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7.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68078"/>
      <w:r>
        <w:rPr>
          <w:rFonts w:eastAsiaTheme="minorHAnsi"/>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C6188B">
          <w:pPr>
            <w:rPr>
              <w:rFonts w:eastAsiaTheme="minorHAnsi"/>
              <w:lang w:val="en-GB"/>
            </w:rPr>
          </w:pPr>
        </w:p>
        <w:p w14:paraId="089C3C21" w14:textId="18BEBBFA" w:rsidR="00C72FD0"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68078" w:history="1">
            <w:r w:rsidR="00C72FD0" w:rsidRPr="00725044">
              <w:rPr>
                <w:rStyle w:val="Hyperlink"/>
                <w:rFonts w:eastAsiaTheme="minorHAnsi"/>
                <w:noProof/>
                <w:lang w:val="sr-Cyrl-RS"/>
              </w:rPr>
              <w:t>Садржај</w:t>
            </w:r>
            <w:r w:rsidR="00C72FD0">
              <w:rPr>
                <w:noProof/>
                <w:webHidden/>
              </w:rPr>
              <w:tab/>
            </w:r>
            <w:r w:rsidR="00C72FD0">
              <w:rPr>
                <w:noProof/>
                <w:webHidden/>
              </w:rPr>
              <w:fldChar w:fldCharType="begin"/>
            </w:r>
            <w:r w:rsidR="00C72FD0">
              <w:rPr>
                <w:noProof/>
                <w:webHidden/>
              </w:rPr>
              <w:instrText xml:space="preserve"> PAGEREF _Toc47368078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6CBB66E6" w14:textId="62F0DC7C" w:rsidR="00C72FD0" w:rsidRDefault="00575F6C">
          <w:pPr>
            <w:pStyle w:val="TOC1"/>
            <w:rPr>
              <w:rFonts w:asciiTheme="minorHAnsi" w:eastAsiaTheme="minorEastAsia" w:hAnsiTheme="minorHAnsi" w:cstheme="minorBidi"/>
              <w:noProof/>
              <w:sz w:val="22"/>
              <w:szCs w:val="22"/>
              <w:lang w:val="en-US"/>
            </w:rPr>
          </w:pPr>
          <w:hyperlink w:anchor="_Toc47368079" w:history="1">
            <w:r w:rsidR="00C72FD0" w:rsidRPr="00725044">
              <w:rPr>
                <w:rStyle w:val="Hyperlink"/>
                <w:noProof/>
                <w:lang w:val="sr-Cyrl-RS"/>
              </w:rPr>
              <w:t>Списак слика</w:t>
            </w:r>
            <w:r w:rsidR="00C72FD0">
              <w:rPr>
                <w:noProof/>
                <w:webHidden/>
              </w:rPr>
              <w:tab/>
            </w:r>
            <w:r w:rsidR="00C72FD0">
              <w:rPr>
                <w:noProof/>
                <w:webHidden/>
              </w:rPr>
              <w:fldChar w:fldCharType="begin"/>
            </w:r>
            <w:r w:rsidR="00C72FD0">
              <w:rPr>
                <w:noProof/>
                <w:webHidden/>
              </w:rPr>
              <w:instrText xml:space="preserve"> PAGEREF _Toc47368079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6C676623" w14:textId="198E218B" w:rsidR="00C72FD0" w:rsidRDefault="00575F6C">
          <w:pPr>
            <w:pStyle w:val="TOC1"/>
            <w:rPr>
              <w:rFonts w:asciiTheme="minorHAnsi" w:eastAsiaTheme="minorEastAsia" w:hAnsiTheme="minorHAnsi" w:cstheme="minorBidi"/>
              <w:noProof/>
              <w:sz w:val="22"/>
              <w:szCs w:val="22"/>
              <w:lang w:val="en-US"/>
            </w:rPr>
          </w:pPr>
          <w:hyperlink w:anchor="_Toc47368080" w:history="1">
            <w:r w:rsidR="00C72FD0" w:rsidRPr="00725044">
              <w:rPr>
                <w:rStyle w:val="Hyperlink"/>
                <w:noProof/>
                <w:lang w:val="sr-Cyrl-RS"/>
              </w:rPr>
              <w:t>Списак табела</w:t>
            </w:r>
            <w:r w:rsidR="00C72FD0">
              <w:rPr>
                <w:noProof/>
                <w:webHidden/>
              </w:rPr>
              <w:tab/>
            </w:r>
            <w:r w:rsidR="00C72FD0">
              <w:rPr>
                <w:noProof/>
                <w:webHidden/>
              </w:rPr>
              <w:fldChar w:fldCharType="begin"/>
            </w:r>
            <w:r w:rsidR="00C72FD0">
              <w:rPr>
                <w:noProof/>
                <w:webHidden/>
              </w:rPr>
              <w:instrText xml:space="preserve"> PAGEREF _Toc47368080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55C62BCC" w14:textId="0F4AD88A" w:rsidR="00C72FD0" w:rsidRDefault="00575F6C">
          <w:pPr>
            <w:pStyle w:val="TOC1"/>
            <w:rPr>
              <w:rFonts w:asciiTheme="minorHAnsi" w:eastAsiaTheme="minorEastAsia" w:hAnsiTheme="minorHAnsi" w:cstheme="minorBidi"/>
              <w:noProof/>
              <w:sz w:val="22"/>
              <w:szCs w:val="22"/>
              <w:lang w:val="en-US"/>
            </w:rPr>
          </w:pPr>
          <w:hyperlink w:anchor="_Toc47368081" w:history="1">
            <w:r w:rsidR="00C72FD0" w:rsidRPr="00725044">
              <w:rPr>
                <w:rStyle w:val="Hyperlink"/>
                <w:noProof/>
                <w:lang w:val="sr-Cyrl-RS"/>
              </w:rPr>
              <w:t>Списак графикона</w:t>
            </w:r>
            <w:r w:rsidR="00C72FD0">
              <w:rPr>
                <w:noProof/>
                <w:webHidden/>
              </w:rPr>
              <w:tab/>
            </w:r>
            <w:r w:rsidR="00C72FD0">
              <w:rPr>
                <w:noProof/>
                <w:webHidden/>
              </w:rPr>
              <w:fldChar w:fldCharType="begin"/>
            </w:r>
            <w:r w:rsidR="00C72FD0">
              <w:rPr>
                <w:noProof/>
                <w:webHidden/>
              </w:rPr>
              <w:instrText xml:space="preserve"> PAGEREF _Toc47368081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2E8B1E48" w14:textId="46E3F3A5" w:rsidR="00C72FD0" w:rsidRDefault="00575F6C">
          <w:pPr>
            <w:pStyle w:val="TOC1"/>
            <w:rPr>
              <w:rFonts w:asciiTheme="minorHAnsi" w:eastAsiaTheme="minorEastAsia" w:hAnsiTheme="minorHAnsi" w:cstheme="minorBidi"/>
              <w:noProof/>
              <w:sz w:val="22"/>
              <w:szCs w:val="22"/>
              <w:lang w:val="en-US"/>
            </w:rPr>
          </w:pPr>
          <w:hyperlink w:anchor="_Toc47368082" w:history="1">
            <w:r w:rsidR="00C72FD0" w:rsidRPr="00725044">
              <w:rPr>
                <w:rStyle w:val="Hyperlink"/>
                <w:noProof/>
                <w:lang w:val="sr-Cyrl-RS"/>
              </w:rPr>
              <w:t>Списак формула</w:t>
            </w:r>
            <w:r w:rsidR="00C72FD0">
              <w:rPr>
                <w:noProof/>
                <w:webHidden/>
              </w:rPr>
              <w:tab/>
            </w:r>
            <w:r w:rsidR="00C72FD0">
              <w:rPr>
                <w:noProof/>
                <w:webHidden/>
              </w:rPr>
              <w:fldChar w:fldCharType="begin"/>
            </w:r>
            <w:r w:rsidR="00C72FD0">
              <w:rPr>
                <w:noProof/>
                <w:webHidden/>
              </w:rPr>
              <w:instrText xml:space="preserve"> PAGEREF _Toc47368082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2A157C96" w14:textId="29B1B565" w:rsidR="00C72FD0" w:rsidRDefault="00575F6C">
          <w:pPr>
            <w:pStyle w:val="TOC1"/>
            <w:rPr>
              <w:rFonts w:asciiTheme="minorHAnsi" w:eastAsiaTheme="minorEastAsia" w:hAnsiTheme="minorHAnsi" w:cstheme="minorBidi"/>
              <w:noProof/>
              <w:sz w:val="22"/>
              <w:szCs w:val="22"/>
              <w:lang w:val="en-US"/>
            </w:rPr>
          </w:pPr>
          <w:hyperlink w:anchor="_Toc47368083" w:history="1">
            <w:r w:rsidR="00C72FD0" w:rsidRPr="00725044">
              <w:rPr>
                <w:rStyle w:val="Hyperlink"/>
                <w:noProof/>
                <w:lang w:val="sr-Cyrl-RS"/>
              </w:rPr>
              <w:t>1</w:t>
            </w:r>
            <w:r w:rsidR="00C72FD0">
              <w:rPr>
                <w:rFonts w:asciiTheme="minorHAnsi" w:eastAsiaTheme="minorEastAsia" w:hAnsiTheme="minorHAnsi" w:cstheme="minorBidi"/>
                <w:noProof/>
                <w:sz w:val="22"/>
                <w:szCs w:val="22"/>
                <w:lang w:val="en-US"/>
              </w:rPr>
              <w:tab/>
            </w:r>
            <w:r w:rsidR="00C72FD0" w:rsidRPr="00725044">
              <w:rPr>
                <w:rStyle w:val="Hyperlink"/>
                <w:noProof/>
              </w:rPr>
              <w:t>Увод</w:t>
            </w:r>
            <w:r w:rsidR="00C72FD0">
              <w:rPr>
                <w:noProof/>
                <w:webHidden/>
              </w:rPr>
              <w:tab/>
            </w:r>
            <w:r w:rsidR="00C72FD0">
              <w:rPr>
                <w:noProof/>
                <w:webHidden/>
              </w:rPr>
              <w:fldChar w:fldCharType="begin"/>
            </w:r>
            <w:r w:rsidR="00C72FD0">
              <w:rPr>
                <w:noProof/>
                <w:webHidden/>
              </w:rPr>
              <w:instrText xml:space="preserve"> PAGEREF _Toc47368083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15594476" w14:textId="7B0AD544" w:rsidR="00C72FD0" w:rsidRDefault="00575F6C">
          <w:pPr>
            <w:pStyle w:val="TOC1"/>
            <w:rPr>
              <w:rFonts w:asciiTheme="minorHAnsi" w:eastAsiaTheme="minorEastAsia" w:hAnsiTheme="minorHAnsi" w:cstheme="minorBidi"/>
              <w:noProof/>
              <w:sz w:val="22"/>
              <w:szCs w:val="22"/>
              <w:lang w:val="en-US"/>
            </w:rPr>
          </w:pPr>
          <w:hyperlink w:anchor="_Toc47368084" w:history="1">
            <w:r w:rsidR="00C72FD0" w:rsidRPr="00725044">
              <w:rPr>
                <w:rStyle w:val="Hyperlink"/>
                <w:noProof/>
                <w:lang w:val="sr-Cyrl-RS"/>
              </w:rPr>
              <w:t>2</w:t>
            </w:r>
            <w:r w:rsidR="00C72FD0">
              <w:rPr>
                <w:rFonts w:asciiTheme="minorHAnsi" w:eastAsiaTheme="minorEastAsia" w:hAnsiTheme="minorHAnsi" w:cstheme="minorBidi"/>
                <w:noProof/>
                <w:sz w:val="22"/>
                <w:szCs w:val="22"/>
                <w:lang w:val="en-US"/>
              </w:rPr>
              <w:tab/>
            </w:r>
            <w:r w:rsidR="00C72FD0" w:rsidRPr="00725044">
              <w:rPr>
                <w:rStyle w:val="Hyperlink"/>
                <w:noProof/>
              </w:rPr>
              <w:t>Теоријске</w:t>
            </w:r>
            <w:r w:rsidR="00C72FD0" w:rsidRPr="00725044">
              <w:rPr>
                <w:rStyle w:val="Hyperlink"/>
                <w:noProof/>
                <w:lang w:val="sr-Cyrl-RS"/>
              </w:rPr>
              <w:t xml:space="preserve"> основе</w:t>
            </w:r>
            <w:r w:rsidR="00C72FD0">
              <w:rPr>
                <w:noProof/>
                <w:webHidden/>
              </w:rPr>
              <w:tab/>
            </w:r>
            <w:r w:rsidR="00C72FD0">
              <w:rPr>
                <w:noProof/>
                <w:webHidden/>
              </w:rPr>
              <w:fldChar w:fldCharType="begin"/>
            </w:r>
            <w:r w:rsidR="00C72FD0">
              <w:rPr>
                <w:noProof/>
                <w:webHidden/>
              </w:rPr>
              <w:instrText xml:space="preserve"> PAGEREF _Toc47368084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1CA41EAA" w14:textId="5F25B686"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085" w:history="1">
            <w:r w:rsidR="00C72FD0" w:rsidRPr="00725044">
              <w:rPr>
                <w:rStyle w:val="Hyperlink"/>
                <w:noProof/>
              </w:rPr>
              <w:t>2.1</w:t>
            </w:r>
            <w:r w:rsidR="00C72FD0">
              <w:rPr>
                <w:rFonts w:asciiTheme="minorHAnsi" w:eastAsiaTheme="minorEastAsia" w:hAnsiTheme="minorHAnsi" w:cstheme="minorBidi"/>
                <w:noProof/>
                <w:sz w:val="22"/>
                <w:szCs w:val="22"/>
              </w:rPr>
              <w:tab/>
            </w:r>
            <w:r w:rsidR="00C72FD0" w:rsidRPr="00725044">
              <w:rPr>
                <w:rStyle w:val="Hyperlink"/>
                <w:noProof/>
              </w:rPr>
              <w:t>Машинско учење</w:t>
            </w:r>
            <w:r w:rsidR="00C72FD0">
              <w:rPr>
                <w:noProof/>
                <w:webHidden/>
              </w:rPr>
              <w:tab/>
            </w:r>
            <w:r w:rsidR="00C72FD0">
              <w:rPr>
                <w:noProof/>
                <w:webHidden/>
              </w:rPr>
              <w:fldChar w:fldCharType="begin"/>
            </w:r>
            <w:r w:rsidR="00C72FD0">
              <w:rPr>
                <w:noProof/>
                <w:webHidden/>
              </w:rPr>
              <w:instrText xml:space="preserve"> PAGEREF _Toc47368085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5F391149" w14:textId="6AFE33A6"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86" w:history="1">
            <w:r w:rsidR="00C72FD0" w:rsidRPr="00725044">
              <w:rPr>
                <w:rStyle w:val="Hyperlink"/>
                <w:noProof/>
              </w:rPr>
              <w:t>2.1.1</w:t>
            </w:r>
            <w:r w:rsidR="00C72FD0">
              <w:rPr>
                <w:rFonts w:asciiTheme="minorHAnsi" w:eastAsiaTheme="minorEastAsia" w:hAnsiTheme="minorHAnsi" w:cstheme="minorBidi"/>
                <w:noProof/>
                <w:sz w:val="22"/>
                <w:szCs w:val="22"/>
              </w:rPr>
              <w:tab/>
            </w:r>
            <w:r w:rsidR="00C72FD0" w:rsidRPr="00725044">
              <w:rPr>
                <w:rStyle w:val="Hyperlink"/>
                <w:noProof/>
              </w:rPr>
              <w:t>Надгледано учење</w:t>
            </w:r>
            <w:r w:rsidR="00C72FD0">
              <w:rPr>
                <w:noProof/>
                <w:webHidden/>
              </w:rPr>
              <w:tab/>
            </w:r>
            <w:r w:rsidR="00C72FD0">
              <w:rPr>
                <w:noProof/>
                <w:webHidden/>
              </w:rPr>
              <w:fldChar w:fldCharType="begin"/>
            </w:r>
            <w:r w:rsidR="00C72FD0">
              <w:rPr>
                <w:noProof/>
                <w:webHidden/>
              </w:rPr>
              <w:instrText xml:space="preserve"> PAGEREF _Toc47368086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2B58F9D5" w14:textId="7CD9BA90"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87" w:history="1">
            <w:r w:rsidR="00C72FD0" w:rsidRPr="00725044">
              <w:rPr>
                <w:rStyle w:val="Hyperlink"/>
                <w:noProof/>
              </w:rPr>
              <w:t>2.1.2</w:t>
            </w:r>
            <w:r w:rsidR="00C72FD0">
              <w:rPr>
                <w:rFonts w:asciiTheme="minorHAnsi" w:eastAsiaTheme="minorEastAsia" w:hAnsiTheme="minorHAnsi" w:cstheme="minorBidi"/>
                <w:noProof/>
                <w:sz w:val="22"/>
                <w:szCs w:val="22"/>
              </w:rPr>
              <w:tab/>
            </w:r>
            <w:r w:rsidR="00C72FD0" w:rsidRPr="00725044">
              <w:rPr>
                <w:rStyle w:val="Hyperlink"/>
                <w:noProof/>
              </w:rPr>
              <w:t>Ненадгледано учење</w:t>
            </w:r>
            <w:r w:rsidR="00C72FD0">
              <w:rPr>
                <w:noProof/>
                <w:webHidden/>
              </w:rPr>
              <w:tab/>
            </w:r>
            <w:r w:rsidR="00C72FD0">
              <w:rPr>
                <w:noProof/>
                <w:webHidden/>
              </w:rPr>
              <w:fldChar w:fldCharType="begin"/>
            </w:r>
            <w:r w:rsidR="00C72FD0">
              <w:rPr>
                <w:noProof/>
                <w:webHidden/>
              </w:rPr>
              <w:instrText xml:space="preserve"> PAGEREF _Toc47368087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0F7531D4" w14:textId="5EA7E361"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88" w:history="1">
            <w:r w:rsidR="00C72FD0" w:rsidRPr="00725044">
              <w:rPr>
                <w:rStyle w:val="Hyperlink"/>
                <w:noProof/>
              </w:rPr>
              <w:t>2.1.3</w:t>
            </w:r>
            <w:r w:rsidR="00C72FD0">
              <w:rPr>
                <w:rFonts w:asciiTheme="minorHAnsi" w:eastAsiaTheme="minorEastAsia" w:hAnsiTheme="minorHAnsi" w:cstheme="minorBidi"/>
                <w:noProof/>
                <w:sz w:val="22"/>
                <w:szCs w:val="22"/>
              </w:rPr>
              <w:tab/>
            </w:r>
            <w:r w:rsidR="00C72FD0" w:rsidRPr="00725044">
              <w:rPr>
                <w:rStyle w:val="Hyperlink"/>
                <w:noProof/>
              </w:rPr>
              <w:t>Полунадгледано учење</w:t>
            </w:r>
            <w:r w:rsidR="00C72FD0">
              <w:rPr>
                <w:noProof/>
                <w:webHidden/>
              </w:rPr>
              <w:tab/>
            </w:r>
            <w:r w:rsidR="00C72FD0">
              <w:rPr>
                <w:noProof/>
                <w:webHidden/>
              </w:rPr>
              <w:fldChar w:fldCharType="begin"/>
            </w:r>
            <w:r w:rsidR="00C72FD0">
              <w:rPr>
                <w:noProof/>
                <w:webHidden/>
              </w:rPr>
              <w:instrText xml:space="preserve"> PAGEREF _Toc47368088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1E055681" w14:textId="7D2AA7CF"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089" w:history="1">
            <w:r w:rsidR="00C72FD0" w:rsidRPr="00725044">
              <w:rPr>
                <w:rStyle w:val="Hyperlink"/>
                <w:noProof/>
              </w:rPr>
              <w:t>2.2</w:t>
            </w:r>
            <w:r w:rsidR="00C72FD0">
              <w:rPr>
                <w:rFonts w:asciiTheme="minorHAnsi" w:eastAsiaTheme="minorEastAsia" w:hAnsiTheme="minorHAnsi" w:cstheme="minorBidi"/>
                <w:noProof/>
                <w:sz w:val="22"/>
                <w:szCs w:val="22"/>
              </w:rPr>
              <w:tab/>
            </w:r>
            <w:r w:rsidR="00C72FD0" w:rsidRPr="00725044">
              <w:rPr>
                <w:rStyle w:val="Hyperlink"/>
                <w:noProof/>
              </w:rPr>
              <w:t>Дубоко учење</w:t>
            </w:r>
            <w:r w:rsidR="00C72FD0">
              <w:rPr>
                <w:noProof/>
                <w:webHidden/>
              </w:rPr>
              <w:tab/>
            </w:r>
            <w:r w:rsidR="00C72FD0">
              <w:rPr>
                <w:noProof/>
                <w:webHidden/>
              </w:rPr>
              <w:fldChar w:fldCharType="begin"/>
            </w:r>
            <w:r w:rsidR="00C72FD0">
              <w:rPr>
                <w:noProof/>
                <w:webHidden/>
              </w:rPr>
              <w:instrText xml:space="preserve"> PAGEREF _Toc47368089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4DD44716" w14:textId="003057BD"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90" w:history="1">
            <w:r w:rsidR="00C72FD0" w:rsidRPr="00725044">
              <w:rPr>
                <w:rStyle w:val="Hyperlink"/>
                <w:noProof/>
              </w:rPr>
              <w:t>2.2.1</w:t>
            </w:r>
            <w:r w:rsidR="00C72FD0">
              <w:rPr>
                <w:rFonts w:asciiTheme="minorHAnsi" w:eastAsiaTheme="minorEastAsia" w:hAnsiTheme="minorHAnsi" w:cstheme="minorBidi"/>
                <w:noProof/>
                <w:sz w:val="22"/>
                <w:szCs w:val="22"/>
              </w:rPr>
              <w:tab/>
            </w:r>
            <w:r w:rsidR="00C72FD0" w:rsidRPr="00725044">
              <w:rPr>
                <w:rStyle w:val="Hyperlink"/>
                <w:noProof/>
              </w:rPr>
              <w:t>Вештачке неуронске мреже</w:t>
            </w:r>
            <w:r w:rsidR="00C72FD0">
              <w:rPr>
                <w:noProof/>
                <w:webHidden/>
              </w:rPr>
              <w:tab/>
            </w:r>
            <w:r w:rsidR="00C72FD0">
              <w:rPr>
                <w:noProof/>
                <w:webHidden/>
              </w:rPr>
              <w:fldChar w:fldCharType="begin"/>
            </w:r>
            <w:r w:rsidR="00C72FD0">
              <w:rPr>
                <w:noProof/>
                <w:webHidden/>
              </w:rPr>
              <w:instrText xml:space="preserve"> PAGEREF _Toc47368090 \h </w:instrText>
            </w:r>
            <w:r w:rsidR="00C72FD0">
              <w:rPr>
                <w:noProof/>
                <w:webHidden/>
              </w:rPr>
            </w:r>
            <w:r w:rsidR="00C72FD0">
              <w:rPr>
                <w:noProof/>
                <w:webHidden/>
              </w:rPr>
              <w:fldChar w:fldCharType="separate"/>
            </w:r>
            <w:r w:rsidR="00C72FD0">
              <w:rPr>
                <w:noProof/>
                <w:webHidden/>
              </w:rPr>
              <w:t>6</w:t>
            </w:r>
            <w:r w:rsidR="00C72FD0">
              <w:rPr>
                <w:noProof/>
                <w:webHidden/>
              </w:rPr>
              <w:fldChar w:fldCharType="end"/>
            </w:r>
          </w:hyperlink>
        </w:p>
        <w:p w14:paraId="63B807FB" w14:textId="03CDB8C6"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91" w:history="1">
            <w:r w:rsidR="00C72FD0" w:rsidRPr="00725044">
              <w:rPr>
                <w:rStyle w:val="Hyperlink"/>
                <w:noProof/>
              </w:rPr>
              <w:t>2.2.2</w:t>
            </w:r>
            <w:r w:rsidR="00C72FD0">
              <w:rPr>
                <w:rFonts w:asciiTheme="minorHAnsi" w:eastAsiaTheme="minorEastAsia" w:hAnsiTheme="minorHAnsi" w:cstheme="minorBidi"/>
                <w:noProof/>
                <w:sz w:val="22"/>
                <w:szCs w:val="22"/>
              </w:rPr>
              <w:tab/>
            </w:r>
            <w:r w:rsidR="00C72FD0" w:rsidRPr="00725044">
              <w:rPr>
                <w:rStyle w:val="Hyperlink"/>
                <w:noProof/>
              </w:rPr>
              <w:t>Примене Дубоког учења</w:t>
            </w:r>
            <w:r w:rsidR="00C72FD0">
              <w:rPr>
                <w:noProof/>
                <w:webHidden/>
              </w:rPr>
              <w:tab/>
            </w:r>
            <w:r w:rsidR="00C72FD0">
              <w:rPr>
                <w:noProof/>
                <w:webHidden/>
              </w:rPr>
              <w:fldChar w:fldCharType="begin"/>
            </w:r>
            <w:r w:rsidR="00C72FD0">
              <w:rPr>
                <w:noProof/>
                <w:webHidden/>
              </w:rPr>
              <w:instrText xml:space="preserve"> PAGEREF _Toc47368091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26172517" w14:textId="22C8661A"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092" w:history="1">
            <w:r w:rsidR="00C72FD0" w:rsidRPr="00725044">
              <w:rPr>
                <w:rStyle w:val="Hyperlink"/>
                <w:noProof/>
              </w:rPr>
              <w:t>2.3</w:t>
            </w:r>
            <w:r w:rsidR="00C72FD0">
              <w:rPr>
                <w:rFonts w:asciiTheme="minorHAnsi" w:eastAsiaTheme="minorEastAsia" w:hAnsiTheme="minorHAnsi" w:cstheme="minorBidi"/>
                <w:noProof/>
                <w:sz w:val="22"/>
                <w:szCs w:val="22"/>
              </w:rPr>
              <w:tab/>
            </w:r>
            <w:r w:rsidR="00C72FD0" w:rsidRPr="00725044">
              <w:rPr>
                <w:rStyle w:val="Hyperlink"/>
                <w:noProof/>
              </w:rPr>
              <w:t>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092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60F6B553" w14:textId="1944D40B"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93" w:history="1">
            <w:r w:rsidR="00C72FD0" w:rsidRPr="00725044">
              <w:rPr>
                <w:rStyle w:val="Hyperlink"/>
                <w:noProof/>
              </w:rPr>
              <w:t>2.3.1</w:t>
            </w:r>
            <w:r w:rsidR="00C72FD0">
              <w:rPr>
                <w:rFonts w:asciiTheme="minorHAnsi" w:eastAsiaTheme="minorEastAsia" w:hAnsiTheme="minorHAnsi" w:cstheme="minorBidi"/>
                <w:noProof/>
                <w:sz w:val="22"/>
                <w:szCs w:val="22"/>
              </w:rPr>
              <w:tab/>
            </w:r>
            <w:r w:rsidR="00C72FD0" w:rsidRPr="00725044">
              <w:rPr>
                <w:rStyle w:val="Hyperlink"/>
                <w:noProof/>
              </w:rPr>
              <w:t>Улаз у мрежу</w:t>
            </w:r>
            <w:r w:rsidR="00C72FD0">
              <w:rPr>
                <w:noProof/>
                <w:webHidden/>
              </w:rPr>
              <w:tab/>
            </w:r>
            <w:r w:rsidR="00C72FD0">
              <w:rPr>
                <w:noProof/>
                <w:webHidden/>
              </w:rPr>
              <w:fldChar w:fldCharType="begin"/>
            </w:r>
            <w:r w:rsidR="00C72FD0">
              <w:rPr>
                <w:noProof/>
                <w:webHidden/>
              </w:rPr>
              <w:instrText xml:space="preserve"> PAGEREF _Toc47368093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7397266A" w14:textId="3E1E2B61"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94" w:history="1">
            <w:r w:rsidR="00C72FD0" w:rsidRPr="00725044">
              <w:rPr>
                <w:rStyle w:val="Hyperlink"/>
                <w:noProof/>
              </w:rPr>
              <w:t>2.3.2</w:t>
            </w:r>
            <w:r w:rsidR="00C72FD0">
              <w:rPr>
                <w:rFonts w:asciiTheme="minorHAnsi" w:eastAsiaTheme="minorEastAsia" w:hAnsiTheme="minorHAnsi" w:cstheme="minorBidi"/>
                <w:noProof/>
                <w:sz w:val="22"/>
                <w:szCs w:val="22"/>
              </w:rPr>
              <w:tab/>
            </w:r>
            <w:r w:rsidR="00C72FD0" w:rsidRPr="00725044">
              <w:rPr>
                <w:rStyle w:val="Hyperlink"/>
                <w:noProof/>
              </w:rPr>
              <w:t>Конволутивни слој</w:t>
            </w:r>
            <w:r w:rsidR="00C72FD0">
              <w:rPr>
                <w:noProof/>
                <w:webHidden/>
              </w:rPr>
              <w:tab/>
            </w:r>
            <w:r w:rsidR="00C72FD0">
              <w:rPr>
                <w:noProof/>
                <w:webHidden/>
              </w:rPr>
              <w:fldChar w:fldCharType="begin"/>
            </w:r>
            <w:r w:rsidR="00C72FD0">
              <w:rPr>
                <w:noProof/>
                <w:webHidden/>
              </w:rPr>
              <w:instrText xml:space="preserve"> PAGEREF _Toc47368094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08A9949E" w14:textId="0F7331EB"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95" w:history="1">
            <w:r w:rsidR="00C72FD0" w:rsidRPr="00725044">
              <w:rPr>
                <w:rStyle w:val="Hyperlink"/>
                <w:noProof/>
              </w:rPr>
              <w:t>2.3.3</w:t>
            </w:r>
            <w:r w:rsidR="00C72FD0">
              <w:rPr>
                <w:rFonts w:asciiTheme="minorHAnsi" w:eastAsiaTheme="minorEastAsia" w:hAnsiTheme="minorHAnsi" w:cstheme="minorBidi"/>
                <w:noProof/>
                <w:sz w:val="22"/>
                <w:szCs w:val="22"/>
              </w:rPr>
              <w:tab/>
            </w:r>
            <w:r w:rsidR="00C72FD0" w:rsidRPr="00725044">
              <w:rPr>
                <w:rStyle w:val="Hyperlink"/>
                <w:i/>
                <w:iCs/>
                <w:noProof/>
              </w:rPr>
              <w:t>Pooling</w:t>
            </w:r>
            <w:r w:rsidR="00C72FD0" w:rsidRPr="00725044">
              <w:rPr>
                <w:rStyle w:val="Hyperlink"/>
                <w:noProof/>
              </w:rPr>
              <w:t xml:space="preserve"> слој</w:t>
            </w:r>
            <w:r w:rsidR="00C72FD0">
              <w:rPr>
                <w:noProof/>
                <w:webHidden/>
              </w:rPr>
              <w:tab/>
            </w:r>
            <w:r w:rsidR="00C72FD0">
              <w:rPr>
                <w:noProof/>
                <w:webHidden/>
              </w:rPr>
              <w:fldChar w:fldCharType="begin"/>
            </w:r>
            <w:r w:rsidR="00C72FD0">
              <w:rPr>
                <w:noProof/>
                <w:webHidden/>
              </w:rPr>
              <w:instrText xml:space="preserve"> PAGEREF _Toc47368095 \h </w:instrText>
            </w:r>
            <w:r w:rsidR="00C72FD0">
              <w:rPr>
                <w:noProof/>
                <w:webHidden/>
              </w:rPr>
            </w:r>
            <w:r w:rsidR="00C72FD0">
              <w:rPr>
                <w:noProof/>
                <w:webHidden/>
              </w:rPr>
              <w:fldChar w:fldCharType="separate"/>
            </w:r>
            <w:r w:rsidR="00C72FD0">
              <w:rPr>
                <w:noProof/>
                <w:webHidden/>
              </w:rPr>
              <w:t>16</w:t>
            </w:r>
            <w:r w:rsidR="00C72FD0">
              <w:rPr>
                <w:noProof/>
                <w:webHidden/>
              </w:rPr>
              <w:fldChar w:fldCharType="end"/>
            </w:r>
          </w:hyperlink>
        </w:p>
        <w:p w14:paraId="6CB71849" w14:textId="2FE9EAF3"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96" w:history="1">
            <w:r w:rsidR="00C72FD0" w:rsidRPr="00725044">
              <w:rPr>
                <w:rStyle w:val="Hyperlink"/>
                <w:noProof/>
              </w:rPr>
              <w:t>2.3.4</w:t>
            </w:r>
            <w:r w:rsidR="00C72FD0">
              <w:rPr>
                <w:rFonts w:asciiTheme="minorHAnsi" w:eastAsiaTheme="minorEastAsia" w:hAnsiTheme="minorHAnsi" w:cstheme="minorBidi"/>
                <w:noProof/>
                <w:sz w:val="22"/>
                <w:szCs w:val="22"/>
              </w:rPr>
              <w:tab/>
            </w:r>
            <w:r w:rsidR="00C72FD0" w:rsidRPr="00725044">
              <w:rPr>
                <w:rStyle w:val="Hyperlink"/>
                <w:noProof/>
              </w:rPr>
              <w:t>Потпуно повезани слој</w:t>
            </w:r>
            <w:r w:rsidR="00C72FD0">
              <w:rPr>
                <w:noProof/>
                <w:webHidden/>
              </w:rPr>
              <w:tab/>
            </w:r>
            <w:r w:rsidR="00C72FD0">
              <w:rPr>
                <w:noProof/>
                <w:webHidden/>
              </w:rPr>
              <w:fldChar w:fldCharType="begin"/>
            </w:r>
            <w:r w:rsidR="00C72FD0">
              <w:rPr>
                <w:noProof/>
                <w:webHidden/>
              </w:rPr>
              <w:instrText xml:space="preserve"> PAGEREF _Toc47368096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72B8CC6" w14:textId="30918E1B"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097" w:history="1">
            <w:r w:rsidR="00C72FD0" w:rsidRPr="00725044">
              <w:rPr>
                <w:rStyle w:val="Hyperlink"/>
                <w:noProof/>
              </w:rPr>
              <w:t>2.3.5</w:t>
            </w:r>
            <w:r w:rsidR="00C72FD0">
              <w:rPr>
                <w:rFonts w:asciiTheme="minorHAnsi" w:eastAsiaTheme="minorEastAsia" w:hAnsiTheme="minorHAnsi" w:cstheme="minorBidi"/>
                <w:noProof/>
                <w:sz w:val="22"/>
                <w:szCs w:val="22"/>
              </w:rPr>
              <w:tab/>
            </w:r>
            <w:r w:rsidR="00C72FD0" w:rsidRPr="00725044">
              <w:rPr>
                <w:rStyle w:val="Hyperlink"/>
                <w:noProof/>
              </w:rPr>
              <w:t xml:space="preserve">Обучавање, параметри модела и </w:t>
            </w:r>
            <w:r w:rsidR="00C72FD0" w:rsidRPr="00725044">
              <w:rPr>
                <w:rStyle w:val="Hyperlink"/>
                <w:i/>
                <w:iCs/>
                <w:noProof/>
              </w:rPr>
              <w:t>Hyper</w:t>
            </w:r>
            <w:r w:rsidR="00C72FD0" w:rsidRPr="00725044">
              <w:rPr>
                <w:rStyle w:val="Hyperlink"/>
                <w:noProof/>
              </w:rPr>
              <w:t>-параметри</w:t>
            </w:r>
            <w:r w:rsidR="00C72FD0">
              <w:rPr>
                <w:noProof/>
                <w:webHidden/>
              </w:rPr>
              <w:tab/>
            </w:r>
            <w:r w:rsidR="00C72FD0">
              <w:rPr>
                <w:noProof/>
                <w:webHidden/>
              </w:rPr>
              <w:fldChar w:fldCharType="begin"/>
            </w:r>
            <w:r w:rsidR="00C72FD0">
              <w:rPr>
                <w:noProof/>
                <w:webHidden/>
              </w:rPr>
              <w:instrText xml:space="preserve"> PAGEREF _Toc47368097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6CC46344" w14:textId="14C164B6" w:rsidR="00C72FD0" w:rsidRDefault="00575F6C">
          <w:pPr>
            <w:pStyle w:val="TOC1"/>
            <w:rPr>
              <w:rFonts w:asciiTheme="minorHAnsi" w:eastAsiaTheme="minorEastAsia" w:hAnsiTheme="minorHAnsi" w:cstheme="minorBidi"/>
              <w:noProof/>
              <w:sz w:val="22"/>
              <w:szCs w:val="22"/>
              <w:lang w:val="en-US"/>
            </w:rPr>
          </w:pPr>
          <w:hyperlink w:anchor="_Toc47368098" w:history="1">
            <w:r w:rsidR="00C72FD0" w:rsidRPr="00725044">
              <w:rPr>
                <w:rStyle w:val="Hyperlink"/>
                <w:noProof/>
              </w:rPr>
              <w:t>3</w:t>
            </w:r>
            <w:r w:rsidR="00C72FD0">
              <w:rPr>
                <w:rFonts w:asciiTheme="minorHAnsi" w:eastAsiaTheme="minorEastAsia" w:hAnsiTheme="minorHAnsi" w:cstheme="minorBidi"/>
                <w:noProof/>
                <w:sz w:val="22"/>
                <w:szCs w:val="22"/>
                <w:lang w:val="en-US"/>
              </w:rPr>
              <w:tab/>
            </w:r>
            <w:r w:rsidR="00C72FD0" w:rsidRPr="00725044">
              <w:rPr>
                <w:rStyle w:val="Hyperlink"/>
                <w:noProof/>
              </w:rPr>
              <w:t>Концепт решења</w:t>
            </w:r>
            <w:r w:rsidR="00C72FD0">
              <w:rPr>
                <w:noProof/>
                <w:webHidden/>
              </w:rPr>
              <w:tab/>
            </w:r>
            <w:r w:rsidR="00C72FD0">
              <w:rPr>
                <w:noProof/>
                <w:webHidden/>
              </w:rPr>
              <w:fldChar w:fldCharType="begin"/>
            </w:r>
            <w:r w:rsidR="00C72FD0">
              <w:rPr>
                <w:noProof/>
                <w:webHidden/>
              </w:rPr>
              <w:instrText xml:space="preserve"> PAGEREF _Toc47368098 \h </w:instrText>
            </w:r>
            <w:r w:rsidR="00C72FD0">
              <w:rPr>
                <w:noProof/>
                <w:webHidden/>
              </w:rPr>
            </w:r>
            <w:r w:rsidR="00C72FD0">
              <w:rPr>
                <w:noProof/>
                <w:webHidden/>
              </w:rPr>
              <w:fldChar w:fldCharType="separate"/>
            </w:r>
            <w:r w:rsidR="00C72FD0">
              <w:rPr>
                <w:noProof/>
                <w:webHidden/>
              </w:rPr>
              <w:t>23</w:t>
            </w:r>
            <w:r w:rsidR="00C72FD0">
              <w:rPr>
                <w:noProof/>
                <w:webHidden/>
              </w:rPr>
              <w:fldChar w:fldCharType="end"/>
            </w:r>
          </w:hyperlink>
        </w:p>
        <w:p w14:paraId="452111A7" w14:textId="1C97A3AB"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099" w:history="1">
            <w:r w:rsidR="00C72FD0" w:rsidRPr="00725044">
              <w:rPr>
                <w:rStyle w:val="Hyperlink"/>
                <w:noProof/>
              </w:rPr>
              <w:t>3.1</w:t>
            </w:r>
            <w:r w:rsidR="00C72FD0">
              <w:rPr>
                <w:rFonts w:asciiTheme="minorHAnsi" w:eastAsiaTheme="minorEastAsia" w:hAnsiTheme="minorHAnsi" w:cstheme="minorBidi"/>
                <w:noProof/>
                <w:sz w:val="22"/>
                <w:szCs w:val="22"/>
              </w:rPr>
              <w:tab/>
            </w:r>
            <w:r w:rsidR="00C72FD0" w:rsidRPr="00725044">
              <w:rPr>
                <w:rStyle w:val="Hyperlink"/>
                <w:noProof/>
              </w:rPr>
              <w:t>Генерисање и 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099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0AF0784" w14:textId="5AAF517D"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00" w:history="1">
            <w:r w:rsidR="00C72FD0" w:rsidRPr="00725044">
              <w:rPr>
                <w:rStyle w:val="Hyperlink"/>
                <w:noProof/>
              </w:rPr>
              <w:t>3.1.1</w:t>
            </w:r>
            <w:r w:rsidR="00C72FD0">
              <w:rPr>
                <w:rFonts w:asciiTheme="minorHAnsi" w:eastAsiaTheme="minorEastAsia" w:hAnsiTheme="minorHAnsi" w:cstheme="minorBidi"/>
                <w:noProof/>
                <w:sz w:val="22"/>
                <w:szCs w:val="22"/>
              </w:rPr>
              <w:tab/>
            </w:r>
            <w:r w:rsidR="00C72FD0" w:rsidRPr="00725044">
              <w:rPr>
                <w:rStyle w:val="Hyperlink"/>
                <w:noProof/>
              </w:rPr>
              <w:t>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00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75C0103E" w14:textId="43DF7444"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01" w:history="1">
            <w:r w:rsidR="00C72FD0" w:rsidRPr="00725044">
              <w:rPr>
                <w:rStyle w:val="Hyperlink"/>
                <w:noProof/>
              </w:rPr>
              <w:t>3.1.2</w:t>
            </w:r>
            <w:r w:rsidR="00C72FD0">
              <w:rPr>
                <w:rFonts w:asciiTheme="minorHAnsi" w:eastAsiaTheme="minorEastAsia" w:hAnsiTheme="minorHAnsi" w:cstheme="minorBidi"/>
                <w:noProof/>
                <w:sz w:val="22"/>
                <w:szCs w:val="22"/>
              </w:rPr>
              <w:tab/>
            </w:r>
            <w:r w:rsidR="00C72FD0" w:rsidRPr="00725044">
              <w:rPr>
                <w:rStyle w:val="Hyperlink"/>
                <w:noProof/>
              </w:rPr>
              <w:t>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101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643C0AB0" w14:textId="21617CEF" w:rsidR="00C72FD0" w:rsidRDefault="00575F6C">
          <w:pPr>
            <w:pStyle w:val="TOC4"/>
            <w:tabs>
              <w:tab w:val="left" w:pos="2047"/>
              <w:tab w:val="right" w:leader="dot" w:pos="9016"/>
            </w:tabs>
            <w:rPr>
              <w:rFonts w:asciiTheme="minorHAnsi" w:eastAsiaTheme="minorEastAsia" w:hAnsiTheme="minorHAnsi" w:cstheme="minorBidi"/>
              <w:noProof/>
              <w:sz w:val="22"/>
              <w:szCs w:val="22"/>
            </w:rPr>
          </w:pPr>
          <w:hyperlink w:anchor="_Toc47368102" w:history="1">
            <w:r w:rsidR="00C72FD0" w:rsidRPr="00725044">
              <w:rPr>
                <w:rStyle w:val="Hyperlink"/>
                <w:noProof/>
                <w14:scene3d>
                  <w14:camera w14:prst="orthographicFront"/>
                  <w14:lightRig w14:rig="threePt" w14:dir="t">
                    <w14:rot w14:lat="0" w14:lon="0" w14:rev="0"/>
                  </w14:lightRig>
                </w14:scene3d>
              </w:rPr>
              <w:t>3.1.2.1</w:t>
            </w:r>
            <w:r w:rsidR="00C72FD0">
              <w:rPr>
                <w:rFonts w:asciiTheme="minorHAnsi" w:eastAsiaTheme="minorEastAsia" w:hAnsiTheme="minorHAnsi" w:cstheme="minorBidi"/>
                <w:noProof/>
                <w:sz w:val="22"/>
                <w:szCs w:val="22"/>
              </w:rPr>
              <w:tab/>
            </w:r>
            <w:r w:rsidR="00C72FD0" w:rsidRPr="00725044">
              <w:rPr>
                <w:rStyle w:val="Hyperlink"/>
                <w:noProof/>
              </w:rPr>
              <w:t>Face detection режими рада</w:t>
            </w:r>
            <w:r w:rsidR="00C72FD0">
              <w:rPr>
                <w:noProof/>
                <w:webHidden/>
              </w:rPr>
              <w:tab/>
            </w:r>
            <w:r w:rsidR="00C72FD0">
              <w:rPr>
                <w:noProof/>
                <w:webHidden/>
              </w:rPr>
              <w:fldChar w:fldCharType="begin"/>
            </w:r>
            <w:r w:rsidR="00C72FD0">
              <w:rPr>
                <w:noProof/>
                <w:webHidden/>
              </w:rPr>
              <w:instrText xml:space="preserve"> PAGEREF _Toc47368102 \h </w:instrText>
            </w:r>
            <w:r w:rsidR="00C72FD0">
              <w:rPr>
                <w:noProof/>
                <w:webHidden/>
              </w:rPr>
            </w:r>
            <w:r w:rsidR="00C72FD0">
              <w:rPr>
                <w:noProof/>
                <w:webHidden/>
              </w:rPr>
              <w:fldChar w:fldCharType="separate"/>
            </w:r>
            <w:r w:rsidR="00C72FD0">
              <w:rPr>
                <w:noProof/>
                <w:webHidden/>
              </w:rPr>
              <w:t>27</w:t>
            </w:r>
            <w:r w:rsidR="00C72FD0">
              <w:rPr>
                <w:noProof/>
                <w:webHidden/>
              </w:rPr>
              <w:fldChar w:fldCharType="end"/>
            </w:r>
          </w:hyperlink>
        </w:p>
        <w:p w14:paraId="6E72FEFE" w14:textId="4CB6B3D9" w:rsidR="00C72FD0" w:rsidRDefault="00575F6C">
          <w:pPr>
            <w:pStyle w:val="TOC4"/>
            <w:tabs>
              <w:tab w:val="left" w:pos="2047"/>
              <w:tab w:val="right" w:leader="dot" w:pos="9016"/>
            </w:tabs>
            <w:rPr>
              <w:rFonts w:asciiTheme="minorHAnsi" w:eastAsiaTheme="minorEastAsia" w:hAnsiTheme="minorHAnsi" w:cstheme="minorBidi"/>
              <w:noProof/>
              <w:sz w:val="22"/>
              <w:szCs w:val="22"/>
            </w:rPr>
          </w:pPr>
          <w:hyperlink w:anchor="_Toc47368103" w:history="1">
            <w:r w:rsidR="00C72FD0" w:rsidRPr="00725044">
              <w:rPr>
                <w:rStyle w:val="Hyperlink"/>
                <w:noProof/>
                <w14:scene3d>
                  <w14:camera w14:prst="orthographicFront"/>
                  <w14:lightRig w14:rig="threePt" w14:dir="t">
                    <w14:rot w14:lat="0" w14:lon="0" w14:rev="0"/>
                  </w14:lightRig>
                </w14:scene3d>
              </w:rPr>
              <w:t>3.1.2.2</w:t>
            </w:r>
            <w:r w:rsidR="00C72FD0">
              <w:rPr>
                <w:rFonts w:asciiTheme="minorHAnsi" w:eastAsiaTheme="minorEastAsia" w:hAnsiTheme="minorHAnsi" w:cstheme="minorBidi"/>
                <w:noProof/>
                <w:sz w:val="22"/>
                <w:szCs w:val="22"/>
              </w:rPr>
              <w:tab/>
            </w:r>
            <w:r w:rsidR="00C72FD0" w:rsidRPr="00725044">
              <w:rPr>
                <w:rStyle w:val="Hyperlink"/>
                <w:noProof/>
              </w:rPr>
              <w:t>Face elements detection режим рада</w:t>
            </w:r>
            <w:r w:rsidR="00C72FD0">
              <w:rPr>
                <w:noProof/>
                <w:webHidden/>
              </w:rPr>
              <w:tab/>
            </w:r>
            <w:r w:rsidR="00C72FD0">
              <w:rPr>
                <w:noProof/>
                <w:webHidden/>
              </w:rPr>
              <w:fldChar w:fldCharType="begin"/>
            </w:r>
            <w:r w:rsidR="00C72FD0">
              <w:rPr>
                <w:noProof/>
                <w:webHidden/>
              </w:rPr>
              <w:instrText xml:space="preserve"> PAGEREF _Toc47368103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4CAD362E" w14:textId="6792A04A" w:rsidR="00C72FD0" w:rsidRDefault="00575F6C">
          <w:pPr>
            <w:pStyle w:val="TOC4"/>
            <w:tabs>
              <w:tab w:val="left" w:pos="2047"/>
              <w:tab w:val="right" w:leader="dot" w:pos="9016"/>
            </w:tabs>
            <w:rPr>
              <w:rFonts w:asciiTheme="minorHAnsi" w:eastAsiaTheme="minorEastAsia" w:hAnsiTheme="minorHAnsi" w:cstheme="minorBidi"/>
              <w:noProof/>
              <w:sz w:val="22"/>
              <w:szCs w:val="22"/>
            </w:rPr>
          </w:pPr>
          <w:hyperlink w:anchor="_Toc47368104" w:history="1">
            <w:r w:rsidR="00C72FD0" w:rsidRPr="00725044">
              <w:rPr>
                <w:rStyle w:val="Hyperlink"/>
                <w:noProof/>
                <w14:scene3d>
                  <w14:camera w14:prst="orthographicFront"/>
                  <w14:lightRig w14:rig="threePt" w14:dir="t">
                    <w14:rot w14:lat="0" w14:lon="0" w14:rev="0"/>
                  </w14:lightRig>
                </w14:scene3d>
              </w:rPr>
              <w:t>3.1.2.3</w:t>
            </w:r>
            <w:r w:rsidR="00C72FD0">
              <w:rPr>
                <w:rFonts w:asciiTheme="minorHAnsi" w:eastAsiaTheme="minorEastAsia" w:hAnsiTheme="minorHAnsi" w:cstheme="minorBidi"/>
                <w:noProof/>
                <w:sz w:val="22"/>
                <w:szCs w:val="22"/>
              </w:rPr>
              <w:tab/>
            </w:r>
            <w:r w:rsidR="00C72FD0" w:rsidRPr="00725044">
              <w:rPr>
                <w:rStyle w:val="Hyperlink"/>
                <w:noProof/>
              </w:rPr>
              <w:t>Eye contour detection режим рада</w:t>
            </w:r>
            <w:r w:rsidR="00C72FD0">
              <w:rPr>
                <w:noProof/>
                <w:webHidden/>
              </w:rPr>
              <w:tab/>
            </w:r>
            <w:r w:rsidR="00C72FD0">
              <w:rPr>
                <w:noProof/>
                <w:webHidden/>
              </w:rPr>
              <w:fldChar w:fldCharType="begin"/>
            </w:r>
            <w:r w:rsidR="00C72FD0">
              <w:rPr>
                <w:noProof/>
                <w:webHidden/>
              </w:rPr>
              <w:instrText xml:space="preserve"> PAGEREF _Toc47368104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2C046FBC" w14:textId="0CE77A25" w:rsidR="00C72FD0" w:rsidRDefault="00575F6C">
          <w:pPr>
            <w:pStyle w:val="TOC4"/>
            <w:tabs>
              <w:tab w:val="left" w:pos="2047"/>
              <w:tab w:val="right" w:leader="dot" w:pos="9016"/>
            </w:tabs>
            <w:rPr>
              <w:rFonts w:asciiTheme="minorHAnsi" w:eastAsiaTheme="minorEastAsia" w:hAnsiTheme="minorHAnsi" w:cstheme="minorBidi"/>
              <w:noProof/>
              <w:sz w:val="22"/>
              <w:szCs w:val="22"/>
            </w:rPr>
          </w:pPr>
          <w:hyperlink w:anchor="_Toc47368105" w:history="1">
            <w:r w:rsidR="00C72FD0" w:rsidRPr="00725044">
              <w:rPr>
                <w:rStyle w:val="Hyperlink"/>
                <w:noProof/>
                <w14:scene3d>
                  <w14:camera w14:prst="orthographicFront"/>
                  <w14:lightRig w14:rig="threePt" w14:dir="t">
                    <w14:rot w14:lat="0" w14:lon="0" w14:rev="0"/>
                  </w14:lightRig>
                </w14:scene3d>
              </w:rPr>
              <w:t>3.1.2.4</w:t>
            </w:r>
            <w:r w:rsidR="00C72FD0">
              <w:rPr>
                <w:rFonts w:asciiTheme="minorHAnsi" w:eastAsiaTheme="minorEastAsia" w:hAnsiTheme="minorHAnsi" w:cstheme="minorBidi"/>
                <w:noProof/>
                <w:sz w:val="22"/>
                <w:szCs w:val="22"/>
              </w:rPr>
              <w:tab/>
            </w:r>
            <w:r w:rsidR="00C72FD0" w:rsidRPr="00725044">
              <w:rPr>
                <w:rStyle w:val="Hyperlink"/>
                <w:noProof/>
              </w:rPr>
              <w:t>Излазне датотеке апликације за лабелирање</w:t>
            </w:r>
            <w:r w:rsidR="00C72FD0">
              <w:rPr>
                <w:noProof/>
                <w:webHidden/>
              </w:rPr>
              <w:tab/>
            </w:r>
            <w:r w:rsidR="00C72FD0">
              <w:rPr>
                <w:noProof/>
                <w:webHidden/>
              </w:rPr>
              <w:fldChar w:fldCharType="begin"/>
            </w:r>
            <w:r w:rsidR="00C72FD0">
              <w:rPr>
                <w:noProof/>
                <w:webHidden/>
              </w:rPr>
              <w:instrText xml:space="preserve"> PAGEREF _Toc47368105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13F3DCA" w14:textId="157B699D"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106" w:history="1">
            <w:r w:rsidR="00C72FD0" w:rsidRPr="00725044">
              <w:rPr>
                <w:rStyle w:val="Hyperlink"/>
                <w:noProof/>
              </w:rPr>
              <w:t>3.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06 \h </w:instrText>
            </w:r>
            <w:r w:rsidR="00C72FD0">
              <w:rPr>
                <w:noProof/>
                <w:webHidden/>
              </w:rPr>
            </w:r>
            <w:r w:rsidR="00C72FD0">
              <w:rPr>
                <w:noProof/>
                <w:webHidden/>
              </w:rPr>
              <w:fldChar w:fldCharType="separate"/>
            </w:r>
            <w:r w:rsidR="00C72FD0">
              <w:rPr>
                <w:noProof/>
                <w:webHidden/>
              </w:rPr>
              <w:t>33</w:t>
            </w:r>
            <w:r w:rsidR="00C72FD0">
              <w:rPr>
                <w:noProof/>
                <w:webHidden/>
              </w:rPr>
              <w:fldChar w:fldCharType="end"/>
            </w:r>
          </w:hyperlink>
        </w:p>
        <w:p w14:paraId="32323497" w14:textId="6699DD7C"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07" w:history="1">
            <w:r w:rsidR="00C72FD0" w:rsidRPr="00725044">
              <w:rPr>
                <w:rStyle w:val="Hyperlink"/>
                <w:noProof/>
              </w:rPr>
              <w:t>3.2.1</w:t>
            </w:r>
            <w:r w:rsidR="00C72FD0">
              <w:rPr>
                <w:rFonts w:asciiTheme="minorHAnsi" w:eastAsiaTheme="minorEastAsia" w:hAnsiTheme="minorHAnsi" w:cstheme="minorBidi"/>
                <w:noProof/>
                <w:sz w:val="22"/>
                <w:szCs w:val="22"/>
              </w:rPr>
              <w:tab/>
            </w:r>
            <w:r w:rsidR="00C72FD0" w:rsidRPr="00725044">
              <w:rPr>
                <w:rStyle w:val="Hyperlink"/>
                <w:noProof/>
              </w:rPr>
              <w:t>Модели конволутивних неуронских мрежа</w:t>
            </w:r>
            <w:r w:rsidR="00C72FD0">
              <w:rPr>
                <w:noProof/>
                <w:webHidden/>
              </w:rPr>
              <w:tab/>
            </w:r>
            <w:r w:rsidR="00C72FD0">
              <w:rPr>
                <w:noProof/>
                <w:webHidden/>
              </w:rPr>
              <w:fldChar w:fldCharType="begin"/>
            </w:r>
            <w:r w:rsidR="00C72FD0">
              <w:rPr>
                <w:noProof/>
                <w:webHidden/>
              </w:rPr>
              <w:instrText xml:space="preserve"> PAGEREF _Toc47368107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4B186643" w14:textId="1E61DADC"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08" w:history="1">
            <w:r w:rsidR="00C72FD0" w:rsidRPr="00725044">
              <w:rPr>
                <w:rStyle w:val="Hyperlink"/>
                <w:noProof/>
              </w:rPr>
              <w:t>3.2.2</w:t>
            </w:r>
            <w:r w:rsidR="00C72FD0">
              <w:rPr>
                <w:rFonts w:asciiTheme="minorHAnsi" w:eastAsiaTheme="minorEastAsia" w:hAnsiTheme="minorHAnsi" w:cstheme="minorBidi"/>
                <w:noProof/>
                <w:sz w:val="22"/>
                <w:szCs w:val="22"/>
              </w:rPr>
              <w:tab/>
            </w:r>
            <w:r w:rsidR="00C72FD0" w:rsidRPr="00725044">
              <w:rPr>
                <w:rStyle w:val="Hyperlink"/>
                <w:noProof/>
              </w:rPr>
              <w:t>Процес обучавања мрежа</w:t>
            </w:r>
            <w:r w:rsidR="00C72FD0">
              <w:rPr>
                <w:noProof/>
                <w:webHidden/>
              </w:rPr>
              <w:tab/>
            </w:r>
            <w:r w:rsidR="00C72FD0">
              <w:rPr>
                <w:noProof/>
                <w:webHidden/>
              </w:rPr>
              <w:fldChar w:fldCharType="begin"/>
            </w:r>
            <w:r w:rsidR="00C72FD0">
              <w:rPr>
                <w:noProof/>
                <w:webHidden/>
              </w:rPr>
              <w:instrText xml:space="preserve"> PAGEREF _Toc47368108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217F747" w14:textId="2EB72CA9"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09" w:history="1">
            <w:r w:rsidR="00C72FD0" w:rsidRPr="00725044">
              <w:rPr>
                <w:rStyle w:val="Hyperlink"/>
                <w:noProof/>
              </w:rPr>
              <w:t>3.2.3</w:t>
            </w:r>
            <w:r w:rsidR="00C72FD0">
              <w:rPr>
                <w:rFonts w:asciiTheme="minorHAnsi" w:eastAsiaTheme="minorEastAsia" w:hAnsiTheme="minorHAnsi" w:cstheme="minorBidi"/>
                <w:noProof/>
                <w:sz w:val="22"/>
                <w:szCs w:val="22"/>
              </w:rPr>
              <w:tab/>
            </w:r>
            <w:r w:rsidR="00C72FD0" w:rsidRPr="00725044">
              <w:rPr>
                <w:rStyle w:val="Hyperlink"/>
                <w:noProof/>
              </w:rPr>
              <w:t>Структура апликације</w:t>
            </w:r>
            <w:r w:rsidR="00C72FD0">
              <w:rPr>
                <w:noProof/>
                <w:webHidden/>
              </w:rPr>
              <w:tab/>
            </w:r>
            <w:r w:rsidR="00C72FD0">
              <w:rPr>
                <w:noProof/>
                <w:webHidden/>
              </w:rPr>
              <w:fldChar w:fldCharType="begin"/>
            </w:r>
            <w:r w:rsidR="00C72FD0">
              <w:rPr>
                <w:noProof/>
                <w:webHidden/>
              </w:rPr>
              <w:instrText xml:space="preserve"> PAGEREF _Toc47368109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6C761796" w14:textId="3EB6F420" w:rsidR="00C72FD0" w:rsidRDefault="00575F6C">
          <w:pPr>
            <w:pStyle w:val="TOC1"/>
            <w:rPr>
              <w:rFonts w:asciiTheme="minorHAnsi" w:eastAsiaTheme="minorEastAsia" w:hAnsiTheme="minorHAnsi" w:cstheme="minorBidi"/>
              <w:noProof/>
              <w:sz w:val="22"/>
              <w:szCs w:val="22"/>
              <w:lang w:val="en-US"/>
            </w:rPr>
          </w:pPr>
          <w:hyperlink w:anchor="_Toc47368110" w:history="1">
            <w:r w:rsidR="00C72FD0" w:rsidRPr="00725044">
              <w:rPr>
                <w:rStyle w:val="Hyperlink"/>
                <w:noProof/>
              </w:rPr>
              <w:t>4</w:t>
            </w:r>
            <w:r w:rsidR="00C72FD0">
              <w:rPr>
                <w:rFonts w:asciiTheme="minorHAnsi" w:eastAsiaTheme="minorEastAsia" w:hAnsiTheme="minorHAnsi" w:cstheme="minorBidi"/>
                <w:noProof/>
                <w:sz w:val="22"/>
                <w:szCs w:val="22"/>
                <w:lang w:val="en-US"/>
              </w:rPr>
              <w:tab/>
            </w:r>
            <w:r w:rsidR="00C72FD0" w:rsidRPr="00725044">
              <w:rPr>
                <w:rStyle w:val="Hyperlink"/>
                <w:noProof/>
              </w:rPr>
              <w:t>Програмско решење</w:t>
            </w:r>
            <w:r w:rsidR="00C72FD0">
              <w:rPr>
                <w:noProof/>
                <w:webHidden/>
              </w:rPr>
              <w:tab/>
            </w:r>
            <w:r w:rsidR="00C72FD0">
              <w:rPr>
                <w:noProof/>
                <w:webHidden/>
              </w:rPr>
              <w:fldChar w:fldCharType="begin"/>
            </w:r>
            <w:r w:rsidR="00C72FD0">
              <w:rPr>
                <w:noProof/>
                <w:webHidden/>
              </w:rPr>
              <w:instrText xml:space="preserve"> PAGEREF _Toc47368110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0973C990" w14:textId="695EE618"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111" w:history="1">
            <w:r w:rsidR="00C72FD0" w:rsidRPr="00725044">
              <w:rPr>
                <w:rStyle w:val="Hyperlink"/>
                <w:noProof/>
              </w:rPr>
              <w:t>4.1</w:t>
            </w:r>
            <w:r w:rsidR="00C72FD0">
              <w:rPr>
                <w:rFonts w:asciiTheme="minorHAnsi" w:eastAsiaTheme="minorEastAsia" w:hAnsiTheme="minorHAnsi" w:cstheme="minorBidi"/>
                <w:noProof/>
                <w:sz w:val="22"/>
                <w:szCs w:val="22"/>
              </w:rPr>
              <w:tab/>
            </w:r>
            <w:r w:rsidR="00C72FD0" w:rsidRPr="00725044">
              <w:rPr>
                <w:rStyle w:val="Hyperlink"/>
                <w:noProof/>
              </w:rPr>
              <w:t>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11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3A084B4A" w14:textId="1CA62D08"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112" w:history="1">
            <w:r w:rsidR="00C72FD0" w:rsidRPr="00725044">
              <w:rPr>
                <w:rStyle w:val="Hyperlink"/>
                <w:noProof/>
              </w:rPr>
              <w:t>4.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12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B3D35A4" w14:textId="1760D4F3"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113" w:history="1">
            <w:r w:rsidR="00C72FD0" w:rsidRPr="00725044">
              <w:rPr>
                <w:rStyle w:val="Hyperlink"/>
                <w:noProof/>
              </w:rPr>
              <w:t>4.3</w:t>
            </w:r>
            <w:r w:rsidR="00C72FD0">
              <w:rPr>
                <w:rFonts w:asciiTheme="minorHAnsi" w:eastAsiaTheme="minorEastAsia" w:hAnsiTheme="minorHAnsi" w:cstheme="minorBidi"/>
                <w:noProof/>
                <w:sz w:val="22"/>
                <w:szCs w:val="22"/>
              </w:rPr>
              <w:tab/>
            </w:r>
            <w:r w:rsidR="00C72FD0" w:rsidRPr="00725044">
              <w:rPr>
                <w:rStyle w:val="Hyperlink"/>
                <w:noProof/>
              </w:rPr>
              <w:t>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13 \h </w:instrText>
            </w:r>
            <w:r w:rsidR="00C72FD0">
              <w:rPr>
                <w:noProof/>
                <w:webHidden/>
              </w:rPr>
            </w:r>
            <w:r w:rsidR="00C72FD0">
              <w:rPr>
                <w:noProof/>
                <w:webHidden/>
              </w:rPr>
              <w:fldChar w:fldCharType="separate"/>
            </w:r>
            <w:r w:rsidR="00C72FD0">
              <w:rPr>
                <w:noProof/>
                <w:webHidden/>
              </w:rPr>
              <w:t>46</w:t>
            </w:r>
            <w:r w:rsidR="00C72FD0">
              <w:rPr>
                <w:noProof/>
                <w:webHidden/>
              </w:rPr>
              <w:fldChar w:fldCharType="end"/>
            </w:r>
          </w:hyperlink>
        </w:p>
        <w:p w14:paraId="263FB3AA" w14:textId="2F35EE67" w:rsidR="00C72FD0" w:rsidRDefault="00575F6C">
          <w:pPr>
            <w:pStyle w:val="TOC1"/>
            <w:rPr>
              <w:rFonts w:asciiTheme="minorHAnsi" w:eastAsiaTheme="minorEastAsia" w:hAnsiTheme="minorHAnsi" w:cstheme="minorBidi"/>
              <w:noProof/>
              <w:sz w:val="22"/>
              <w:szCs w:val="22"/>
              <w:lang w:val="en-US"/>
            </w:rPr>
          </w:pPr>
          <w:hyperlink w:anchor="_Toc47368114" w:history="1">
            <w:r w:rsidR="00C72FD0" w:rsidRPr="00725044">
              <w:rPr>
                <w:rStyle w:val="Hyperlink"/>
                <w:noProof/>
              </w:rPr>
              <w:t>5</w:t>
            </w:r>
            <w:r w:rsidR="00C72FD0">
              <w:rPr>
                <w:rFonts w:asciiTheme="minorHAnsi" w:eastAsiaTheme="minorEastAsia" w:hAnsiTheme="minorHAnsi" w:cstheme="minorBidi"/>
                <w:noProof/>
                <w:sz w:val="22"/>
                <w:szCs w:val="22"/>
                <w:lang w:val="en-US"/>
              </w:rPr>
              <w:tab/>
            </w:r>
            <w:r w:rsidR="00C72FD0" w:rsidRPr="00725044">
              <w:rPr>
                <w:rStyle w:val="Hyperlink"/>
                <w:noProof/>
              </w:rPr>
              <w:t>Евалуација</w:t>
            </w:r>
            <w:r w:rsidR="00C72FD0">
              <w:rPr>
                <w:noProof/>
                <w:webHidden/>
              </w:rPr>
              <w:tab/>
            </w:r>
            <w:r w:rsidR="00C72FD0">
              <w:rPr>
                <w:noProof/>
                <w:webHidden/>
              </w:rPr>
              <w:fldChar w:fldCharType="begin"/>
            </w:r>
            <w:r w:rsidR="00C72FD0">
              <w:rPr>
                <w:noProof/>
                <w:webHidden/>
              </w:rPr>
              <w:instrText xml:space="preserve"> PAGEREF _Toc47368114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74DC4790" w14:textId="2DE966CA"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115" w:history="1">
            <w:r w:rsidR="00C72FD0" w:rsidRPr="00725044">
              <w:rPr>
                <w:rStyle w:val="Hyperlink"/>
                <w:noProof/>
              </w:rPr>
              <w:t>5.1</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15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41B2521A" w14:textId="47836DF0" w:rsidR="00C72FD0" w:rsidRDefault="00575F6C">
          <w:pPr>
            <w:pStyle w:val="TOC2"/>
            <w:tabs>
              <w:tab w:val="left" w:pos="1400"/>
              <w:tab w:val="right" w:leader="dot" w:pos="9016"/>
            </w:tabs>
            <w:rPr>
              <w:rFonts w:asciiTheme="minorHAnsi" w:eastAsiaTheme="minorEastAsia" w:hAnsiTheme="minorHAnsi" w:cstheme="minorBidi"/>
              <w:noProof/>
              <w:sz w:val="22"/>
              <w:szCs w:val="22"/>
            </w:rPr>
          </w:pPr>
          <w:hyperlink w:anchor="_Toc47368116" w:history="1">
            <w:r w:rsidR="00C72FD0" w:rsidRPr="00725044">
              <w:rPr>
                <w:rStyle w:val="Hyperlink"/>
                <w:noProof/>
              </w:rPr>
              <w:t>5.2</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16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710493C6" w14:textId="3C35BF9E"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17" w:history="1">
            <w:r w:rsidR="00C72FD0" w:rsidRPr="00725044">
              <w:rPr>
                <w:rStyle w:val="Hyperlink"/>
                <w:noProof/>
              </w:rPr>
              <w:t>5.2.1</w:t>
            </w:r>
            <w:r w:rsidR="00C72FD0">
              <w:rPr>
                <w:rFonts w:asciiTheme="minorHAnsi" w:eastAsiaTheme="minorEastAsia" w:hAnsiTheme="minorHAnsi" w:cstheme="minorBidi"/>
                <w:noProof/>
                <w:sz w:val="22"/>
                <w:szCs w:val="22"/>
              </w:rPr>
              <w:tab/>
            </w:r>
            <w:r w:rsidR="00C72FD0" w:rsidRPr="00725044">
              <w:rPr>
                <w:rStyle w:val="Hyperlink"/>
                <w:noProof/>
              </w:rPr>
              <w:t>Евалуација прв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7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57A5F516" w14:textId="3BD2DFEA"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18" w:history="1">
            <w:r w:rsidR="00C72FD0" w:rsidRPr="00725044">
              <w:rPr>
                <w:rStyle w:val="Hyperlink"/>
                <w:noProof/>
              </w:rPr>
              <w:t>5.2.2</w:t>
            </w:r>
            <w:r w:rsidR="00C72FD0">
              <w:rPr>
                <w:rFonts w:asciiTheme="minorHAnsi" w:eastAsiaTheme="minorEastAsia" w:hAnsiTheme="minorHAnsi" w:cstheme="minorBidi"/>
                <w:noProof/>
                <w:sz w:val="22"/>
                <w:szCs w:val="22"/>
              </w:rPr>
              <w:tab/>
            </w:r>
            <w:r w:rsidR="00C72FD0" w:rsidRPr="00725044">
              <w:rPr>
                <w:rStyle w:val="Hyperlink"/>
                <w:noProof/>
              </w:rPr>
              <w:t>Евалуација друг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14B82509" w14:textId="6366F84E"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19" w:history="1">
            <w:r w:rsidR="00C72FD0" w:rsidRPr="00725044">
              <w:rPr>
                <w:rStyle w:val="Hyperlink"/>
                <w:noProof/>
              </w:rPr>
              <w:t>5.2.3</w:t>
            </w:r>
            <w:r w:rsidR="00C72FD0">
              <w:rPr>
                <w:rFonts w:asciiTheme="minorHAnsi" w:eastAsiaTheme="minorEastAsia" w:hAnsiTheme="minorHAnsi" w:cstheme="minorBidi"/>
                <w:noProof/>
                <w:sz w:val="22"/>
                <w:szCs w:val="22"/>
              </w:rPr>
              <w:tab/>
            </w:r>
            <w:r w:rsidR="00C72FD0" w:rsidRPr="00725044">
              <w:rPr>
                <w:rStyle w:val="Hyperlink"/>
                <w:noProof/>
              </w:rPr>
              <w:t>Евалуација треће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9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77718E27" w14:textId="387D2E40"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20" w:history="1">
            <w:r w:rsidR="00C72FD0" w:rsidRPr="00725044">
              <w:rPr>
                <w:rStyle w:val="Hyperlink"/>
                <w:noProof/>
              </w:rPr>
              <w:t>5.2.4</w:t>
            </w:r>
            <w:r w:rsidR="00C72FD0">
              <w:rPr>
                <w:rFonts w:asciiTheme="minorHAnsi" w:eastAsiaTheme="minorEastAsia" w:hAnsiTheme="minorHAnsi" w:cstheme="minorBidi"/>
                <w:noProof/>
                <w:sz w:val="22"/>
                <w:szCs w:val="22"/>
              </w:rPr>
              <w:tab/>
            </w:r>
            <w:r w:rsidR="00C72FD0" w:rsidRPr="00725044">
              <w:rPr>
                <w:rStyle w:val="Hyperlink"/>
                <w:noProof/>
              </w:rPr>
              <w:t>Могућност искључивања другог модела</w:t>
            </w:r>
            <w:r w:rsidR="00C72FD0">
              <w:rPr>
                <w:noProof/>
                <w:webHidden/>
              </w:rPr>
              <w:tab/>
            </w:r>
            <w:r w:rsidR="00C72FD0">
              <w:rPr>
                <w:noProof/>
                <w:webHidden/>
              </w:rPr>
              <w:fldChar w:fldCharType="begin"/>
            </w:r>
            <w:r w:rsidR="00C72FD0">
              <w:rPr>
                <w:noProof/>
                <w:webHidden/>
              </w:rPr>
              <w:instrText xml:space="preserve"> PAGEREF _Toc47368120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A675DBC" w14:textId="5B0A17C3" w:rsidR="00C72FD0" w:rsidRDefault="00575F6C">
          <w:pPr>
            <w:pStyle w:val="TOC3"/>
            <w:tabs>
              <w:tab w:val="left" w:pos="1667"/>
              <w:tab w:val="right" w:leader="dot" w:pos="9016"/>
            </w:tabs>
            <w:rPr>
              <w:rFonts w:asciiTheme="minorHAnsi" w:eastAsiaTheme="minorEastAsia" w:hAnsiTheme="minorHAnsi" w:cstheme="minorBidi"/>
              <w:noProof/>
              <w:sz w:val="22"/>
              <w:szCs w:val="22"/>
            </w:rPr>
          </w:pPr>
          <w:hyperlink w:anchor="_Toc47368121" w:history="1">
            <w:r w:rsidR="00C72FD0" w:rsidRPr="00725044">
              <w:rPr>
                <w:rStyle w:val="Hyperlink"/>
                <w:noProof/>
              </w:rPr>
              <w:t>5.2.5</w:t>
            </w:r>
            <w:r w:rsidR="00C72FD0">
              <w:rPr>
                <w:rFonts w:asciiTheme="minorHAnsi" w:eastAsiaTheme="minorEastAsia" w:hAnsiTheme="minorHAnsi" w:cstheme="minorBidi"/>
                <w:noProof/>
                <w:sz w:val="22"/>
                <w:szCs w:val="22"/>
              </w:rPr>
              <w:tab/>
            </w:r>
            <w:r w:rsidR="00C72FD0" w:rsidRPr="00725044">
              <w:rPr>
                <w:rStyle w:val="Hyperlink"/>
                <w:noProof/>
              </w:rPr>
              <w:t>Временска потрошња појединих целина програмског кода</w:t>
            </w:r>
            <w:r w:rsidR="00C72FD0">
              <w:rPr>
                <w:noProof/>
                <w:webHidden/>
              </w:rPr>
              <w:tab/>
            </w:r>
            <w:r w:rsidR="00C72FD0">
              <w:rPr>
                <w:noProof/>
                <w:webHidden/>
              </w:rPr>
              <w:fldChar w:fldCharType="begin"/>
            </w:r>
            <w:r w:rsidR="00C72FD0">
              <w:rPr>
                <w:noProof/>
                <w:webHidden/>
              </w:rPr>
              <w:instrText xml:space="preserve"> PAGEREF _Toc47368121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4A83E0F8" w14:textId="1C41BC17" w:rsidR="00C72FD0" w:rsidRDefault="00575F6C">
          <w:pPr>
            <w:pStyle w:val="TOC1"/>
            <w:rPr>
              <w:rFonts w:asciiTheme="minorHAnsi" w:eastAsiaTheme="minorEastAsia" w:hAnsiTheme="minorHAnsi" w:cstheme="minorBidi"/>
              <w:noProof/>
              <w:sz w:val="22"/>
              <w:szCs w:val="22"/>
              <w:lang w:val="en-US"/>
            </w:rPr>
          </w:pPr>
          <w:hyperlink w:anchor="_Toc47368122" w:history="1">
            <w:r w:rsidR="00C72FD0" w:rsidRPr="00725044">
              <w:rPr>
                <w:rStyle w:val="Hyperlink"/>
                <w:noProof/>
              </w:rPr>
              <w:t>6</w:t>
            </w:r>
            <w:r w:rsidR="00C72FD0">
              <w:rPr>
                <w:rFonts w:asciiTheme="minorHAnsi" w:eastAsiaTheme="minorEastAsia" w:hAnsiTheme="minorHAnsi" w:cstheme="minorBidi"/>
                <w:noProof/>
                <w:sz w:val="22"/>
                <w:szCs w:val="22"/>
                <w:lang w:val="en-US"/>
              </w:rPr>
              <w:tab/>
            </w:r>
            <w:r w:rsidR="00C72FD0" w:rsidRPr="00725044">
              <w:rPr>
                <w:rStyle w:val="Hyperlink"/>
                <w:noProof/>
              </w:rPr>
              <w:t>Закључак</w:t>
            </w:r>
            <w:r w:rsidR="00C72FD0">
              <w:rPr>
                <w:noProof/>
                <w:webHidden/>
              </w:rPr>
              <w:tab/>
            </w:r>
            <w:r w:rsidR="00C72FD0">
              <w:rPr>
                <w:noProof/>
                <w:webHidden/>
              </w:rPr>
              <w:fldChar w:fldCharType="begin"/>
            </w:r>
            <w:r w:rsidR="00C72FD0">
              <w:rPr>
                <w:noProof/>
                <w:webHidden/>
              </w:rPr>
              <w:instrText xml:space="preserve"> PAGEREF _Toc47368122 \h </w:instrText>
            </w:r>
            <w:r w:rsidR="00C72FD0">
              <w:rPr>
                <w:noProof/>
                <w:webHidden/>
              </w:rPr>
            </w:r>
            <w:r w:rsidR="00C72FD0">
              <w:rPr>
                <w:noProof/>
                <w:webHidden/>
              </w:rPr>
              <w:fldChar w:fldCharType="separate"/>
            </w:r>
            <w:r w:rsidR="00C72FD0">
              <w:rPr>
                <w:noProof/>
                <w:webHidden/>
              </w:rPr>
              <w:t>62</w:t>
            </w:r>
            <w:r w:rsidR="00C72FD0">
              <w:rPr>
                <w:noProof/>
                <w:webHidden/>
              </w:rPr>
              <w:fldChar w:fldCharType="end"/>
            </w:r>
          </w:hyperlink>
        </w:p>
        <w:p w14:paraId="405A649C" w14:textId="2B4BECDA" w:rsidR="00C72FD0" w:rsidRDefault="00575F6C">
          <w:pPr>
            <w:pStyle w:val="TOC1"/>
            <w:rPr>
              <w:rFonts w:asciiTheme="minorHAnsi" w:eastAsiaTheme="minorEastAsia" w:hAnsiTheme="minorHAnsi" w:cstheme="minorBidi"/>
              <w:noProof/>
              <w:sz w:val="22"/>
              <w:szCs w:val="22"/>
              <w:lang w:val="en-US"/>
            </w:rPr>
          </w:pPr>
          <w:hyperlink w:anchor="_Toc47368123" w:history="1">
            <w:r w:rsidR="00C72FD0" w:rsidRPr="00725044">
              <w:rPr>
                <w:rStyle w:val="Hyperlink"/>
                <w:noProof/>
              </w:rPr>
              <w:t>7</w:t>
            </w:r>
            <w:r w:rsidR="00C72FD0">
              <w:rPr>
                <w:rFonts w:asciiTheme="minorHAnsi" w:eastAsiaTheme="minorEastAsia" w:hAnsiTheme="minorHAnsi" w:cstheme="minorBidi"/>
                <w:noProof/>
                <w:sz w:val="22"/>
                <w:szCs w:val="22"/>
                <w:lang w:val="en-US"/>
              </w:rPr>
              <w:tab/>
            </w:r>
            <w:r w:rsidR="00C72FD0" w:rsidRPr="00725044">
              <w:rPr>
                <w:rStyle w:val="Hyperlink"/>
                <w:noProof/>
              </w:rPr>
              <w:t>Референце</w:t>
            </w:r>
            <w:r w:rsidR="00C72FD0">
              <w:rPr>
                <w:noProof/>
                <w:webHidden/>
              </w:rPr>
              <w:tab/>
            </w:r>
            <w:r w:rsidR="00C72FD0">
              <w:rPr>
                <w:noProof/>
                <w:webHidden/>
              </w:rPr>
              <w:fldChar w:fldCharType="begin"/>
            </w:r>
            <w:r w:rsidR="00C72FD0">
              <w:rPr>
                <w:noProof/>
                <w:webHidden/>
              </w:rPr>
              <w:instrText xml:space="preserve"> PAGEREF _Toc47368123 \h </w:instrText>
            </w:r>
            <w:r w:rsidR="00C72FD0">
              <w:rPr>
                <w:noProof/>
                <w:webHidden/>
              </w:rPr>
            </w:r>
            <w:r w:rsidR="00C72FD0">
              <w:rPr>
                <w:noProof/>
                <w:webHidden/>
              </w:rPr>
              <w:fldChar w:fldCharType="separate"/>
            </w:r>
            <w:r w:rsidR="00C72FD0">
              <w:rPr>
                <w:noProof/>
                <w:webHidden/>
              </w:rPr>
              <w:t>64</w:t>
            </w:r>
            <w:r w:rsidR="00C72FD0">
              <w:rPr>
                <w:noProof/>
                <w:webHidden/>
              </w:rPr>
              <w:fldChar w:fldCharType="end"/>
            </w:r>
          </w:hyperlink>
        </w:p>
        <w:p w14:paraId="2F66B84E" w14:textId="66D27855"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pPr>
      <w:bookmarkStart w:id="2" w:name="_Ref46529995"/>
      <w:bookmarkStart w:id="3" w:name="_Toc47368079"/>
      <w:r>
        <w:t>Списак слика</w:t>
      </w:r>
      <w:bookmarkEnd w:id="2"/>
      <w:bookmarkEnd w:id="3"/>
    </w:p>
    <w:p w14:paraId="0778C8C1" w14:textId="151A8413"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Слика" </w:instrText>
      </w:r>
      <w:r>
        <w:fldChar w:fldCharType="separate"/>
      </w:r>
      <w:hyperlink w:anchor="_Toc47368124" w:history="1">
        <w:r w:rsidR="00C72FD0" w:rsidRPr="00FE07CD">
          <w:rPr>
            <w:rStyle w:val="Hyperlink"/>
            <w:noProof/>
          </w:rPr>
          <w:t>Слика 2.1 Структура дубоке неуронске мреже [7]</w:t>
        </w:r>
        <w:r w:rsidR="00C72FD0">
          <w:rPr>
            <w:noProof/>
            <w:webHidden/>
          </w:rPr>
          <w:tab/>
        </w:r>
        <w:r w:rsidR="00C72FD0">
          <w:rPr>
            <w:noProof/>
            <w:webHidden/>
          </w:rPr>
          <w:fldChar w:fldCharType="begin"/>
        </w:r>
        <w:r w:rsidR="00C72FD0">
          <w:rPr>
            <w:noProof/>
            <w:webHidden/>
          </w:rPr>
          <w:instrText xml:space="preserve"> PAGEREF _Toc47368124 \h </w:instrText>
        </w:r>
        <w:r w:rsidR="00C72FD0">
          <w:rPr>
            <w:noProof/>
            <w:webHidden/>
          </w:rPr>
        </w:r>
        <w:r w:rsidR="00C72FD0">
          <w:rPr>
            <w:noProof/>
            <w:webHidden/>
          </w:rPr>
          <w:fldChar w:fldCharType="separate"/>
        </w:r>
        <w:r w:rsidR="00C72FD0">
          <w:rPr>
            <w:noProof/>
            <w:webHidden/>
          </w:rPr>
          <w:t>7</w:t>
        </w:r>
        <w:r w:rsidR="00C72FD0">
          <w:rPr>
            <w:noProof/>
            <w:webHidden/>
          </w:rPr>
          <w:fldChar w:fldCharType="end"/>
        </w:r>
      </w:hyperlink>
    </w:p>
    <w:p w14:paraId="3FBA36A8" w14:textId="74BA9EC8"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25" w:history="1">
        <w:r w:rsidR="00C72FD0" w:rsidRPr="00FE07CD">
          <w:rPr>
            <w:rStyle w:val="Hyperlink"/>
            <w:noProof/>
          </w:rPr>
          <w:t>Слика 2.2 Структура поља вештачке интелигенције према [5], [8]</w:t>
        </w:r>
        <w:r w:rsidR="00C72FD0">
          <w:rPr>
            <w:noProof/>
            <w:webHidden/>
          </w:rPr>
          <w:tab/>
        </w:r>
        <w:r w:rsidR="00C72FD0">
          <w:rPr>
            <w:noProof/>
            <w:webHidden/>
          </w:rPr>
          <w:fldChar w:fldCharType="begin"/>
        </w:r>
        <w:r w:rsidR="00C72FD0">
          <w:rPr>
            <w:noProof/>
            <w:webHidden/>
          </w:rPr>
          <w:instrText xml:space="preserve"> PAGEREF _Toc47368125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65CF9AC1" w14:textId="54DF86D1"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26" w:history="1">
        <w:r w:rsidR="00C72FD0" w:rsidRPr="00FE07CD">
          <w:rPr>
            <w:rStyle w:val="Hyperlink"/>
            <w:noProof/>
          </w:rPr>
          <w:t xml:space="preserve">Слика 2.3 Најбоље </w:t>
        </w:r>
        <w:r w:rsidR="00C72FD0" w:rsidRPr="00FE07CD">
          <w:rPr>
            <w:rStyle w:val="Hyperlink"/>
            <w:i/>
            <w:iCs/>
            <w:noProof/>
          </w:rPr>
          <w:t>PER</w:t>
        </w:r>
        <w:r w:rsidR="00C72FD0" w:rsidRPr="00FE07CD">
          <w:rPr>
            <w:rStyle w:val="Hyperlink"/>
            <w:noProof/>
          </w:rPr>
          <w:t xml:space="preserve"> над </w:t>
        </w:r>
        <w:r w:rsidR="00C72FD0" w:rsidRPr="00FE07CD">
          <w:rPr>
            <w:rStyle w:val="Hyperlink"/>
            <w:i/>
            <w:iCs/>
            <w:noProof/>
          </w:rPr>
          <w:t>TIMIT</w:t>
        </w:r>
        <w:r w:rsidR="00C72FD0" w:rsidRPr="00FE07CD">
          <w:rPr>
            <w:rStyle w:val="Hyperlink"/>
            <w:noProof/>
          </w:rPr>
          <w:t xml:space="preserve"> сетом према [10]</w:t>
        </w:r>
        <w:r w:rsidR="00C72FD0">
          <w:rPr>
            <w:noProof/>
            <w:webHidden/>
          </w:rPr>
          <w:tab/>
        </w:r>
        <w:r w:rsidR="00C72FD0">
          <w:rPr>
            <w:noProof/>
            <w:webHidden/>
          </w:rPr>
          <w:fldChar w:fldCharType="begin"/>
        </w:r>
        <w:r w:rsidR="00C72FD0">
          <w:rPr>
            <w:noProof/>
            <w:webHidden/>
          </w:rPr>
          <w:instrText xml:space="preserve"> PAGEREF _Toc47368126 \h </w:instrText>
        </w:r>
        <w:r w:rsidR="00C72FD0">
          <w:rPr>
            <w:noProof/>
            <w:webHidden/>
          </w:rPr>
        </w:r>
        <w:r w:rsidR="00C72FD0">
          <w:rPr>
            <w:noProof/>
            <w:webHidden/>
          </w:rPr>
          <w:fldChar w:fldCharType="separate"/>
        </w:r>
        <w:r w:rsidR="00C72FD0">
          <w:rPr>
            <w:noProof/>
            <w:webHidden/>
          </w:rPr>
          <w:t>10</w:t>
        </w:r>
        <w:r w:rsidR="00C72FD0">
          <w:rPr>
            <w:noProof/>
            <w:webHidden/>
          </w:rPr>
          <w:fldChar w:fldCharType="end"/>
        </w:r>
      </w:hyperlink>
    </w:p>
    <w:p w14:paraId="6870C224" w14:textId="6B7F7556"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27" w:history="1">
        <w:r w:rsidR="00C72FD0" w:rsidRPr="00FE07CD">
          <w:rPr>
            <w:rStyle w:val="Hyperlink"/>
            <w:noProof/>
          </w:rPr>
          <w:t xml:space="preserve">Слика 2.4 </w:t>
        </w:r>
        <w:r w:rsidR="00C72FD0" w:rsidRPr="00FE07CD">
          <w:rPr>
            <w:rStyle w:val="Hyperlink"/>
            <w:i/>
            <w:iCs/>
            <w:noProof/>
          </w:rPr>
          <w:t>deepart.io</w:t>
        </w:r>
        <w:r w:rsidR="00C72FD0" w:rsidRPr="00FE07CD">
          <w:rPr>
            <w:rStyle w:val="Hyperlink"/>
            <w:noProof/>
          </w:rPr>
          <w:t xml:space="preserve"> у комбинацији са Ван Гоговом Звезданом ноћи</w:t>
        </w:r>
        <w:r w:rsidR="00C72FD0">
          <w:rPr>
            <w:noProof/>
            <w:webHidden/>
          </w:rPr>
          <w:tab/>
        </w:r>
        <w:r w:rsidR="00C72FD0">
          <w:rPr>
            <w:noProof/>
            <w:webHidden/>
          </w:rPr>
          <w:fldChar w:fldCharType="begin"/>
        </w:r>
        <w:r w:rsidR="00C72FD0">
          <w:rPr>
            <w:noProof/>
            <w:webHidden/>
          </w:rPr>
          <w:instrText xml:space="preserve"> PAGEREF _Toc47368127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48D4CBB9" w14:textId="06459858"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28" w:history="1">
        <w:r w:rsidR="00C72FD0" w:rsidRPr="00FE07CD">
          <w:rPr>
            <w:rStyle w:val="Hyperlink"/>
            <w:noProof/>
          </w:rPr>
          <w:t xml:space="preserve">Слика 2.5 Пример архитектуре конволутивне неуронске мреже </w:t>
        </w:r>
        <w:r w:rsidR="00C72FD0" w:rsidRPr="00FE07CD">
          <w:rPr>
            <w:rStyle w:val="Hyperlink"/>
            <w:i/>
            <w:noProof/>
          </w:rPr>
          <w:t>[12]</w:t>
        </w:r>
        <w:r w:rsidR="00C72FD0">
          <w:rPr>
            <w:noProof/>
            <w:webHidden/>
          </w:rPr>
          <w:tab/>
        </w:r>
        <w:r w:rsidR="00C72FD0">
          <w:rPr>
            <w:noProof/>
            <w:webHidden/>
          </w:rPr>
          <w:fldChar w:fldCharType="begin"/>
        </w:r>
        <w:r w:rsidR="00C72FD0">
          <w:rPr>
            <w:noProof/>
            <w:webHidden/>
          </w:rPr>
          <w:instrText xml:space="preserve"> PAGEREF _Toc47368128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26986096" w14:textId="429B95C1"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29" w:history="1">
        <w:r w:rsidR="00C72FD0" w:rsidRPr="00FE07CD">
          <w:rPr>
            <w:rStyle w:val="Hyperlink"/>
            <w:noProof/>
          </w:rPr>
          <w:t>Слика 2.6 Преглед РГБ канала</w:t>
        </w:r>
        <w:r w:rsidR="00C72FD0">
          <w:rPr>
            <w:noProof/>
            <w:webHidden/>
          </w:rPr>
          <w:tab/>
        </w:r>
        <w:r w:rsidR="00C72FD0">
          <w:rPr>
            <w:noProof/>
            <w:webHidden/>
          </w:rPr>
          <w:fldChar w:fldCharType="begin"/>
        </w:r>
        <w:r w:rsidR="00C72FD0">
          <w:rPr>
            <w:noProof/>
            <w:webHidden/>
          </w:rPr>
          <w:instrText xml:space="preserve"> PAGEREF _Toc47368129 \h </w:instrText>
        </w:r>
        <w:r w:rsidR="00C72FD0">
          <w:rPr>
            <w:noProof/>
            <w:webHidden/>
          </w:rPr>
        </w:r>
        <w:r w:rsidR="00C72FD0">
          <w:rPr>
            <w:noProof/>
            <w:webHidden/>
          </w:rPr>
          <w:fldChar w:fldCharType="separate"/>
        </w:r>
        <w:r w:rsidR="00C72FD0">
          <w:rPr>
            <w:noProof/>
            <w:webHidden/>
          </w:rPr>
          <w:t>13</w:t>
        </w:r>
        <w:r w:rsidR="00C72FD0">
          <w:rPr>
            <w:noProof/>
            <w:webHidden/>
          </w:rPr>
          <w:fldChar w:fldCharType="end"/>
        </w:r>
      </w:hyperlink>
    </w:p>
    <w:p w14:paraId="3EBE0EF1" w14:textId="3464CA26"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0" w:history="1">
        <w:r w:rsidR="00C72FD0" w:rsidRPr="00FE07CD">
          <w:rPr>
            <w:rStyle w:val="Hyperlink"/>
            <w:noProof/>
          </w:rPr>
          <w:t>Слика 2.7 Приказ операције конволуције</w:t>
        </w:r>
        <w:r w:rsidR="00C72FD0">
          <w:rPr>
            <w:noProof/>
            <w:webHidden/>
          </w:rPr>
          <w:tab/>
        </w:r>
        <w:r w:rsidR="00C72FD0">
          <w:rPr>
            <w:noProof/>
            <w:webHidden/>
          </w:rPr>
          <w:fldChar w:fldCharType="begin"/>
        </w:r>
        <w:r w:rsidR="00C72FD0">
          <w:rPr>
            <w:noProof/>
            <w:webHidden/>
          </w:rPr>
          <w:instrText xml:space="preserve"> PAGEREF _Toc47368130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1C501316" w14:textId="6DA65FB8"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1" w:history="1">
        <w:r w:rsidR="00C72FD0" w:rsidRPr="00FE07CD">
          <w:rPr>
            <w:rStyle w:val="Hyperlink"/>
            <w:noProof/>
          </w:rPr>
          <w:t xml:space="preserve">Слика 2.8 Пример </w:t>
        </w:r>
        <w:r w:rsidR="00C72FD0" w:rsidRPr="00FE07CD">
          <w:rPr>
            <w:rStyle w:val="Hyperlink"/>
            <w:i/>
            <w:iCs/>
            <w:noProof/>
          </w:rPr>
          <w:t>Max-pool</w:t>
        </w:r>
        <w:r w:rsidR="00C72FD0" w:rsidRPr="00FE07CD">
          <w:rPr>
            <w:rStyle w:val="Hyperlink"/>
            <w:noProof/>
          </w:rPr>
          <w:t xml:space="preserve"> и </w:t>
        </w:r>
        <w:r w:rsidR="00C72FD0" w:rsidRPr="00FE07CD">
          <w:rPr>
            <w:rStyle w:val="Hyperlink"/>
            <w:i/>
            <w:iCs/>
            <w:noProof/>
          </w:rPr>
          <w:t>Average-pool</w:t>
        </w:r>
        <w:r w:rsidR="00C72FD0" w:rsidRPr="00FE07CD">
          <w:rPr>
            <w:rStyle w:val="Hyperlink"/>
            <w:noProof/>
          </w:rPr>
          <w:t xml:space="preserve"> метода са </w:t>
        </w:r>
        <w:r w:rsidR="00C72FD0" w:rsidRPr="00FE07CD">
          <w:rPr>
            <w:rStyle w:val="Hyperlink"/>
            <w:i/>
            <w:iCs/>
            <w:noProof/>
          </w:rPr>
          <w:t>stride</w:t>
        </w:r>
        <w:r w:rsidR="00C72FD0" w:rsidRPr="00FE07CD">
          <w:rPr>
            <w:rStyle w:val="Hyperlink"/>
            <w:noProof/>
          </w:rPr>
          <w:t xml:space="preserve"> = 2</w:t>
        </w:r>
        <w:r w:rsidR="00C72FD0">
          <w:rPr>
            <w:noProof/>
            <w:webHidden/>
          </w:rPr>
          <w:tab/>
        </w:r>
        <w:r w:rsidR="00C72FD0">
          <w:rPr>
            <w:noProof/>
            <w:webHidden/>
          </w:rPr>
          <w:fldChar w:fldCharType="begin"/>
        </w:r>
        <w:r w:rsidR="00C72FD0">
          <w:rPr>
            <w:noProof/>
            <w:webHidden/>
          </w:rPr>
          <w:instrText xml:space="preserve"> PAGEREF _Toc47368131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6F8FD2C" w14:textId="507D1C36"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2" w:history="1">
        <w:r w:rsidR="00C72FD0" w:rsidRPr="00FE07CD">
          <w:rPr>
            <w:rStyle w:val="Hyperlink"/>
            <w:noProof/>
          </w:rPr>
          <w:t>Слика 2.9 Потпуно повезани слој вештачких неуронских мрежа</w:t>
        </w:r>
        <w:r w:rsidR="00C72FD0">
          <w:rPr>
            <w:noProof/>
            <w:webHidden/>
          </w:rPr>
          <w:tab/>
        </w:r>
        <w:r w:rsidR="00C72FD0">
          <w:rPr>
            <w:noProof/>
            <w:webHidden/>
          </w:rPr>
          <w:fldChar w:fldCharType="begin"/>
        </w:r>
        <w:r w:rsidR="00C72FD0">
          <w:rPr>
            <w:noProof/>
            <w:webHidden/>
          </w:rPr>
          <w:instrText xml:space="preserve"> PAGEREF _Toc47368132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59155414" w14:textId="061B4A91"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3" w:history="1">
        <w:r w:rsidR="00C72FD0" w:rsidRPr="00FE07CD">
          <w:rPr>
            <w:rStyle w:val="Hyperlink"/>
            <w:noProof/>
          </w:rPr>
          <w:t xml:space="preserve">Слика 2.10 Примери </w:t>
        </w:r>
        <w:r w:rsidR="00C72FD0" w:rsidRPr="00FE07CD">
          <w:rPr>
            <w:rStyle w:val="Hyperlink"/>
            <w:i/>
            <w:iCs/>
            <w:noProof/>
          </w:rPr>
          <w:t>underfitting</w:t>
        </w:r>
        <w:r w:rsidR="00C72FD0" w:rsidRPr="00FE07CD">
          <w:rPr>
            <w:rStyle w:val="Hyperlink"/>
            <w:noProof/>
          </w:rPr>
          <w:t xml:space="preserve">, довољно доброг и </w:t>
        </w:r>
        <w:r w:rsidR="00C72FD0" w:rsidRPr="00FE07CD">
          <w:rPr>
            <w:rStyle w:val="Hyperlink"/>
            <w:i/>
            <w:iCs/>
            <w:noProof/>
          </w:rPr>
          <w:t>overfitting</w:t>
        </w:r>
        <w:r w:rsidR="00C72FD0" w:rsidRPr="00FE07CD">
          <w:rPr>
            <w:rStyle w:val="Hyperlink"/>
            <w:noProof/>
          </w:rPr>
          <w:t xml:space="preserve"> стања</w:t>
        </w:r>
        <w:r w:rsidR="00C72FD0">
          <w:rPr>
            <w:noProof/>
            <w:webHidden/>
          </w:rPr>
          <w:tab/>
        </w:r>
        <w:r w:rsidR="00C72FD0">
          <w:rPr>
            <w:noProof/>
            <w:webHidden/>
          </w:rPr>
          <w:fldChar w:fldCharType="begin"/>
        </w:r>
        <w:r w:rsidR="00C72FD0">
          <w:rPr>
            <w:noProof/>
            <w:webHidden/>
          </w:rPr>
          <w:instrText xml:space="preserve"> PAGEREF _Toc47368133 \h </w:instrText>
        </w:r>
        <w:r w:rsidR="00C72FD0">
          <w:rPr>
            <w:noProof/>
            <w:webHidden/>
          </w:rPr>
        </w:r>
        <w:r w:rsidR="00C72FD0">
          <w:rPr>
            <w:noProof/>
            <w:webHidden/>
          </w:rPr>
          <w:fldChar w:fldCharType="separate"/>
        </w:r>
        <w:r w:rsidR="00C72FD0">
          <w:rPr>
            <w:noProof/>
            <w:webHidden/>
          </w:rPr>
          <w:t>21</w:t>
        </w:r>
        <w:r w:rsidR="00C72FD0">
          <w:rPr>
            <w:noProof/>
            <w:webHidden/>
          </w:rPr>
          <w:fldChar w:fldCharType="end"/>
        </w:r>
      </w:hyperlink>
    </w:p>
    <w:p w14:paraId="22476DF7" w14:textId="074A160E"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4" w:history="1">
        <w:r w:rsidR="00C72FD0" w:rsidRPr="00FE07CD">
          <w:rPr>
            <w:rStyle w:val="Hyperlink"/>
            <w:noProof/>
          </w:rPr>
          <w:t>Слика 3.1 Илустровани приказ тачке 1, 2 и 3, 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34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9526962" w14:textId="06F520A9"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5" w:history="1">
        <w:r w:rsidR="00C72FD0" w:rsidRPr="00FE07CD">
          <w:rPr>
            <w:rStyle w:val="Hyperlink"/>
            <w:noProof/>
          </w:rPr>
          <w:t>Слика 3.2 Структур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35 \h </w:instrText>
        </w:r>
        <w:r w:rsidR="00C72FD0">
          <w:rPr>
            <w:noProof/>
            <w:webHidden/>
          </w:rPr>
        </w:r>
        <w:r w:rsidR="00C72FD0">
          <w:rPr>
            <w:noProof/>
            <w:webHidden/>
          </w:rPr>
          <w:fldChar w:fldCharType="separate"/>
        </w:r>
        <w:r w:rsidR="00C72FD0">
          <w:rPr>
            <w:noProof/>
            <w:webHidden/>
          </w:rPr>
          <w:t>26</w:t>
        </w:r>
        <w:r w:rsidR="00C72FD0">
          <w:rPr>
            <w:noProof/>
            <w:webHidden/>
          </w:rPr>
          <w:fldChar w:fldCharType="end"/>
        </w:r>
      </w:hyperlink>
    </w:p>
    <w:p w14:paraId="59A1A779" w14:textId="3FE84B3E"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6" w:history="1">
        <w:r w:rsidR="00C72FD0" w:rsidRPr="00FE07CD">
          <w:rPr>
            <w:rStyle w:val="Hyperlink"/>
            <w:noProof/>
          </w:rPr>
          <w:t xml:space="preserve">Слика 3.3 </w:t>
        </w:r>
        <w:r w:rsidR="00C72FD0" w:rsidRPr="00FE07CD">
          <w:rPr>
            <w:rStyle w:val="Hyperlink"/>
            <w:i/>
            <w:iCs/>
            <w:noProof/>
          </w:rPr>
          <w:t>Face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6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29A2A2C0" w14:textId="2CB43999"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7" w:history="1">
        <w:r w:rsidR="00C72FD0" w:rsidRPr="00FE07CD">
          <w:rPr>
            <w:rStyle w:val="Hyperlink"/>
            <w:noProof/>
          </w:rPr>
          <w:t xml:space="preserve">Слика 3.4 </w:t>
        </w:r>
        <w:r w:rsidR="00C72FD0" w:rsidRPr="00FE07CD">
          <w:rPr>
            <w:rStyle w:val="Hyperlink"/>
            <w:i/>
            <w:iCs/>
            <w:noProof/>
          </w:rPr>
          <w:t>Face elements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7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5F4A78C3" w14:textId="15AF51ED"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8" w:history="1">
        <w:r w:rsidR="00C72FD0" w:rsidRPr="00FE07CD">
          <w:rPr>
            <w:rStyle w:val="Hyperlink"/>
            <w:noProof/>
          </w:rPr>
          <w:t xml:space="preserve">Слика 3.5 </w:t>
        </w:r>
        <w:r w:rsidR="00C72FD0" w:rsidRPr="00FE07CD">
          <w:rPr>
            <w:rStyle w:val="Hyperlink"/>
            <w:i/>
            <w:iCs/>
            <w:noProof/>
          </w:rPr>
          <w:t>Eye contour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8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707C8F3" w14:textId="7FB8E0C4"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39" w:history="1">
        <w:r w:rsidR="00C72FD0" w:rsidRPr="00FE07CD">
          <w:rPr>
            <w:rStyle w:val="Hyperlink"/>
            <w:noProof/>
          </w:rPr>
          <w:t>Слика 3.6 Архитектура 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139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10B4F2A3" w14:textId="7F27ADCE"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40" w:history="1">
        <w:r w:rsidR="00C72FD0" w:rsidRPr="00FE07CD">
          <w:rPr>
            <w:rStyle w:val="Hyperlink"/>
            <w:noProof/>
          </w:rPr>
          <w:t>Слика 3.7 Процес обучавања неуронске мреже</w:t>
        </w:r>
        <w:r w:rsidR="00C72FD0">
          <w:rPr>
            <w:noProof/>
            <w:webHidden/>
          </w:rPr>
          <w:tab/>
        </w:r>
        <w:r w:rsidR="00C72FD0">
          <w:rPr>
            <w:noProof/>
            <w:webHidden/>
          </w:rPr>
          <w:fldChar w:fldCharType="begin"/>
        </w:r>
        <w:r w:rsidR="00C72FD0">
          <w:rPr>
            <w:noProof/>
            <w:webHidden/>
          </w:rPr>
          <w:instrText xml:space="preserve"> PAGEREF _Toc47368140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8CD2153" w14:textId="22B30DC5"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41" w:history="1">
        <w:r w:rsidR="00C72FD0" w:rsidRPr="00FE07CD">
          <w:rPr>
            <w:rStyle w:val="Hyperlink"/>
            <w:noProof/>
          </w:rPr>
          <w:t>Слика 3.8 Структур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41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408412EB" w14:textId="66727454"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42" w:history="1">
        <w:r w:rsidR="00C72FD0" w:rsidRPr="00FE07CD">
          <w:rPr>
            <w:rStyle w:val="Hyperlink"/>
            <w:noProof/>
          </w:rPr>
          <w:t>Слика 3.9 Финална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2 \h </w:instrText>
        </w:r>
        <w:r w:rsidR="00C72FD0">
          <w:rPr>
            <w:noProof/>
            <w:webHidden/>
          </w:rPr>
        </w:r>
        <w:r w:rsidR="00C72FD0">
          <w:rPr>
            <w:noProof/>
            <w:webHidden/>
          </w:rPr>
          <w:fldChar w:fldCharType="separate"/>
        </w:r>
        <w:r w:rsidR="00C72FD0">
          <w:rPr>
            <w:noProof/>
            <w:webHidden/>
          </w:rPr>
          <w:t>38</w:t>
        </w:r>
        <w:r w:rsidR="00C72FD0">
          <w:rPr>
            <w:noProof/>
            <w:webHidden/>
          </w:rPr>
          <w:fldChar w:fldCharType="end"/>
        </w:r>
      </w:hyperlink>
    </w:p>
    <w:p w14:paraId="25D689D4" w14:textId="3F8D0E79"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43" w:history="1">
        <w:r w:rsidR="00C72FD0" w:rsidRPr="00FE07CD">
          <w:rPr>
            <w:rStyle w:val="Hyperlink"/>
            <w:noProof/>
          </w:rPr>
          <w:t>Слика 4.1 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43 \h </w:instrText>
        </w:r>
        <w:r w:rsidR="00C72FD0">
          <w:rPr>
            <w:noProof/>
            <w:webHidden/>
          </w:rPr>
        </w:r>
        <w:r w:rsidR="00C72FD0">
          <w:rPr>
            <w:noProof/>
            <w:webHidden/>
          </w:rPr>
          <w:fldChar w:fldCharType="separate"/>
        </w:r>
        <w:r w:rsidR="00C72FD0">
          <w:rPr>
            <w:noProof/>
            <w:webHidden/>
          </w:rPr>
          <w:t>40</w:t>
        </w:r>
        <w:r w:rsidR="00C72FD0">
          <w:rPr>
            <w:noProof/>
            <w:webHidden/>
          </w:rPr>
          <w:fldChar w:fldCharType="end"/>
        </w:r>
      </w:hyperlink>
    </w:p>
    <w:p w14:paraId="3272564B" w14:textId="655543FA"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44" w:history="1">
        <w:r w:rsidR="00C72FD0" w:rsidRPr="00FE07CD">
          <w:rPr>
            <w:rStyle w:val="Hyperlink"/>
            <w:noProof/>
          </w:rPr>
          <w:t>Слика 4.2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4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76551A3" w14:textId="398595EA"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45" w:history="1">
        <w:r w:rsidR="00C72FD0" w:rsidRPr="00FE07CD">
          <w:rPr>
            <w:rStyle w:val="Hyperlink"/>
            <w:noProof/>
          </w:rPr>
          <w:t>Слика 4.3 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45 \h </w:instrText>
        </w:r>
        <w:r w:rsidR="00C72FD0">
          <w:rPr>
            <w:noProof/>
            <w:webHidden/>
          </w:rPr>
        </w:r>
        <w:r w:rsidR="00C72FD0">
          <w:rPr>
            <w:noProof/>
            <w:webHidden/>
          </w:rPr>
          <w:fldChar w:fldCharType="separate"/>
        </w:r>
        <w:r w:rsidR="00C72FD0">
          <w:rPr>
            <w:noProof/>
            <w:webHidden/>
          </w:rPr>
          <w:t>47</w:t>
        </w:r>
        <w:r w:rsidR="00C72FD0">
          <w:rPr>
            <w:noProof/>
            <w:webHidden/>
          </w:rPr>
          <w:fldChar w:fldCharType="end"/>
        </w:r>
      </w:hyperlink>
    </w:p>
    <w:p w14:paraId="5E7976A2" w14:textId="34F9C49D" w:rsidR="00E24202" w:rsidRDefault="0045357C" w:rsidP="00A667E7">
      <w:pPr>
        <w:spacing w:after="120" w:line="276" w:lineRule="auto"/>
        <w:ind w:firstLine="0"/>
        <w:jc w:val="left"/>
        <w:sectPr w:rsidR="00E24202">
          <w:headerReference w:type="default" r:id="rId10"/>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4" w:name="_Ref46530009"/>
      <w:bookmarkStart w:id="5" w:name="_Toc47368080"/>
      <w:r>
        <w:t>Списак табела</w:t>
      </w:r>
      <w:bookmarkEnd w:id="4"/>
      <w:bookmarkEnd w:id="5"/>
    </w:p>
    <w:p w14:paraId="207B6BC8" w14:textId="133D571B" w:rsidR="002F31D2"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8083765" w:history="1">
        <w:r w:rsidR="002F31D2" w:rsidRPr="008C2F42">
          <w:rPr>
            <w:rStyle w:val="Hyperlink"/>
            <w:noProof/>
          </w:rPr>
          <w:t>Табела 3.1 Резолуције генерисаних сетова података</w:t>
        </w:r>
        <w:r w:rsidR="002F31D2">
          <w:rPr>
            <w:noProof/>
            <w:webHidden/>
          </w:rPr>
          <w:tab/>
        </w:r>
        <w:r w:rsidR="002F31D2">
          <w:rPr>
            <w:noProof/>
            <w:webHidden/>
          </w:rPr>
          <w:fldChar w:fldCharType="begin"/>
        </w:r>
        <w:r w:rsidR="002F31D2">
          <w:rPr>
            <w:noProof/>
            <w:webHidden/>
          </w:rPr>
          <w:instrText xml:space="preserve"> PAGEREF _Toc48083765 \h </w:instrText>
        </w:r>
        <w:r w:rsidR="002F31D2">
          <w:rPr>
            <w:noProof/>
            <w:webHidden/>
          </w:rPr>
        </w:r>
        <w:r w:rsidR="002F31D2">
          <w:rPr>
            <w:noProof/>
            <w:webHidden/>
          </w:rPr>
          <w:fldChar w:fldCharType="separate"/>
        </w:r>
        <w:r w:rsidR="002F31D2">
          <w:rPr>
            <w:noProof/>
            <w:webHidden/>
          </w:rPr>
          <w:t>25</w:t>
        </w:r>
        <w:r w:rsidR="002F31D2">
          <w:rPr>
            <w:noProof/>
            <w:webHidden/>
          </w:rPr>
          <w:fldChar w:fldCharType="end"/>
        </w:r>
      </w:hyperlink>
    </w:p>
    <w:p w14:paraId="39E2AC2D" w14:textId="63B86C42" w:rsidR="002F31D2" w:rsidRDefault="002F31D2">
      <w:pPr>
        <w:pStyle w:val="TableofFigures"/>
        <w:tabs>
          <w:tab w:val="right" w:leader="dot" w:pos="9016"/>
        </w:tabs>
        <w:rPr>
          <w:rFonts w:asciiTheme="minorHAnsi" w:eastAsiaTheme="minorEastAsia" w:hAnsiTheme="minorHAnsi" w:cstheme="minorBidi"/>
          <w:noProof/>
          <w:sz w:val="22"/>
          <w:szCs w:val="22"/>
          <w:lang w:eastAsia="sr-Cyrl-RS"/>
        </w:rPr>
      </w:pPr>
      <w:hyperlink w:anchor="_Toc48083766" w:history="1">
        <w:r w:rsidRPr="008C2F42">
          <w:rPr>
            <w:rStyle w:val="Hyperlink"/>
            <w:noProof/>
          </w:rPr>
          <w:t>Табела 3.2 Димензије и параметри слојева првог *(другог) **(трећег) модела кориштене архитектуре неуронских мрежа</w:t>
        </w:r>
        <w:r>
          <w:rPr>
            <w:noProof/>
            <w:webHidden/>
          </w:rPr>
          <w:tab/>
        </w:r>
        <w:r>
          <w:rPr>
            <w:noProof/>
            <w:webHidden/>
          </w:rPr>
          <w:fldChar w:fldCharType="begin"/>
        </w:r>
        <w:r>
          <w:rPr>
            <w:noProof/>
            <w:webHidden/>
          </w:rPr>
          <w:instrText xml:space="preserve"> PAGEREF _Toc48083766 \h </w:instrText>
        </w:r>
        <w:r>
          <w:rPr>
            <w:noProof/>
            <w:webHidden/>
          </w:rPr>
        </w:r>
        <w:r>
          <w:rPr>
            <w:noProof/>
            <w:webHidden/>
          </w:rPr>
          <w:fldChar w:fldCharType="separate"/>
        </w:r>
        <w:r>
          <w:rPr>
            <w:noProof/>
            <w:webHidden/>
          </w:rPr>
          <w:t>35</w:t>
        </w:r>
        <w:r>
          <w:rPr>
            <w:noProof/>
            <w:webHidden/>
          </w:rPr>
          <w:fldChar w:fldCharType="end"/>
        </w:r>
      </w:hyperlink>
    </w:p>
    <w:p w14:paraId="47F40FFE" w14:textId="063CB023" w:rsidR="002F31D2" w:rsidRDefault="002F31D2">
      <w:pPr>
        <w:pStyle w:val="TableofFigures"/>
        <w:tabs>
          <w:tab w:val="right" w:leader="dot" w:pos="9016"/>
        </w:tabs>
        <w:rPr>
          <w:rFonts w:asciiTheme="minorHAnsi" w:eastAsiaTheme="minorEastAsia" w:hAnsiTheme="minorHAnsi" w:cstheme="minorBidi"/>
          <w:noProof/>
          <w:sz w:val="22"/>
          <w:szCs w:val="22"/>
          <w:lang w:eastAsia="sr-Cyrl-RS"/>
        </w:rPr>
      </w:pPr>
      <w:hyperlink w:anchor="_Toc48083767" w:history="1">
        <w:r w:rsidRPr="008C2F42">
          <w:rPr>
            <w:rStyle w:val="Hyperlink"/>
            <w:noProof/>
          </w:rPr>
          <w:t>Табела 5.1 Проценат тачних предикција над тест сетом првог модела</w:t>
        </w:r>
        <w:r>
          <w:rPr>
            <w:noProof/>
            <w:webHidden/>
          </w:rPr>
          <w:tab/>
        </w:r>
        <w:r>
          <w:rPr>
            <w:noProof/>
            <w:webHidden/>
          </w:rPr>
          <w:fldChar w:fldCharType="begin"/>
        </w:r>
        <w:r>
          <w:rPr>
            <w:noProof/>
            <w:webHidden/>
          </w:rPr>
          <w:instrText xml:space="preserve"> PAGEREF _Toc48083767 \h </w:instrText>
        </w:r>
        <w:r>
          <w:rPr>
            <w:noProof/>
            <w:webHidden/>
          </w:rPr>
        </w:r>
        <w:r>
          <w:rPr>
            <w:noProof/>
            <w:webHidden/>
          </w:rPr>
          <w:fldChar w:fldCharType="separate"/>
        </w:r>
        <w:r>
          <w:rPr>
            <w:noProof/>
            <w:webHidden/>
          </w:rPr>
          <w:t>54</w:t>
        </w:r>
        <w:r>
          <w:rPr>
            <w:noProof/>
            <w:webHidden/>
          </w:rPr>
          <w:fldChar w:fldCharType="end"/>
        </w:r>
      </w:hyperlink>
    </w:p>
    <w:p w14:paraId="79164E59" w14:textId="55BAD05B" w:rsidR="002F31D2" w:rsidRDefault="002F31D2">
      <w:pPr>
        <w:pStyle w:val="TableofFigures"/>
        <w:tabs>
          <w:tab w:val="right" w:leader="dot" w:pos="9016"/>
        </w:tabs>
        <w:rPr>
          <w:rFonts w:asciiTheme="minorHAnsi" w:eastAsiaTheme="minorEastAsia" w:hAnsiTheme="minorHAnsi" w:cstheme="minorBidi"/>
          <w:noProof/>
          <w:sz w:val="22"/>
          <w:szCs w:val="22"/>
          <w:lang w:eastAsia="sr-Cyrl-RS"/>
        </w:rPr>
      </w:pPr>
      <w:hyperlink w:anchor="_Toc48083768" w:history="1">
        <w:r w:rsidRPr="008C2F42">
          <w:rPr>
            <w:rStyle w:val="Hyperlink"/>
            <w:noProof/>
          </w:rPr>
          <w:t>Табела 5.2 Проценат тачних предикција над тест сетом другог модела</w:t>
        </w:r>
        <w:r>
          <w:rPr>
            <w:noProof/>
            <w:webHidden/>
          </w:rPr>
          <w:tab/>
        </w:r>
        <w:r>
          <w:rPr>
            <w:noProof/>
            <w:webHidden/>
          </w:rPr>
          <w:fldChar w:fldCharType="begin"/>
        </w:r>
        <w:r>
          <w:rPr>
            <w:noProof/>
            <w:webHidden/>
          </w:rPr>
          <w:instrText xml:space="preserve"> PAGEREF _Toc48083768 \h </w:instrText>
        </w:r>
        <w:r>
          <w:rPr>
            <w:noProof/>
            <w:webHidden/>
          </w:rPr>
        </w:r>
        <w:r>
          <w:rPr>
            <w:noProof/>
            <w:webHidden/>
          </w:rPr>
          <w:fldChar w:fldCharType="separate"/>
        </w:r>
        <w:r>
          <w:rPr>
            <w:noProof/>
            <w:webHidden/>
          </w:rPr>
          <w:t>58</w:t>
        </w:r>
        <w:r>
          <w:rPr>
            <w:noProof/>
            <w:webHidden/>
          </w:rPr>
          <w:fldChar w:fldCharType="end"/>
        </w:r>
      </w:hyperlink>
    </w:p>
    <w:p w14:paraId="67C8ACAF" w14:textId="38CF3FF9" w:rsidR="002F31D2" w:rsidRDefault="002F31D2">
      <w:pPr>
        <w:pStyle w:val="TableofFigures"/>
        <w:tabs>
          <w:tab w:val="right" w:leader="dot" w:pos="9016"/>
        </w:tabs>
        <w:rPr>
          <w:rFonts w:asciiTheme="minorHAnsi" w:eastAsiaTheme="minorEastAsia" w:hAnsiTheme="minorHAnsi" w:cstheme="minorBidi"/>
          <w:noProof/>
          <w:sz w:val="22"/>
          <w:szCs w:val="22"/>
          <w:lang w:eastAsia="sr-Cyrl-RS"/>
        </w:rPr>
      </w:pPr>
      <w:hyperlink w:anchor="_Toc48083769" w:history="1">
        <w:r w:rsidRPr="008C2F42">
          <w:rPr>
            <w:rStyle w:val="Hyperlink"/>
            <w:noProof/>
          </w:rPr>
          <w:t>Табела 5.3 Проценат тачних предикција над тест сетом трећег модела</w:t>
        </w:r>
        <w:r>
          <w:rPr>
            <w:noProof/>
            <w:webHidden/>
          </w:rPr>
          <w:tab/>
        </w:r>
        <w:r>
          <w:rPr>
            <w:noProof/>
            <w:webHidden/>
          </w:rPr>
          <w:fldChar w:fldCharType="begin"/>
        </w:r>
        <w:r>
          <w:rPr>
            <w:noProof/>
            <w:webHidden/>
          </w:rPr>
          <w:instrText xml:space="preserve"> PAGEREF _Toc48083769 \h </w:instrText>
        </w:r>
        <w:r>
          <w:rPr>
            <w:noProof/>
            <w:webHidden/>
          </w:rPr>
        </w:r>
        <w:r>
          <w:rPr>
            <w:noProof/>
            <w:webHidden/>
          </w:rPr>
          <w:fldChar w:fldCharType="separate"/>
        </w:r>
        <w:r>
          <w:rPr>
            <w:noProof/>
            <w:webHidden/>
          </w:rPr>
          <w:t>61</w:t>
        </w:r>
        <w:r>
          <w:rPr>
            <w:noProof/>
            <w:webHidden/>
          </w:rPr>
          <w:fldChar w:fldCharType="end"/>
        </w:r>
      </w:hyperlink>
    </w:p>
    <w:p w14:paraId="18959543" w14:textId="2C30CE10" w:rsidR="002F31D2" w:rsidRDefault="002F31D2">
      <w:pPr>
        <w:pStyle w:val="TableofFigures"/>
        <w:tabs>
          <w:tab w:val="right" w:leader="dot" w:pos="9016"/>
        </w:tabs>
        <w:rPr>
          <w:rFonts w:asciiTheme="minorHAnsi" w:eastAsiaTheme="minorEastAsia" w:hAnsiTheme="minorHAnsi" w:cstheme="minorBidi"/>
          <w:noProof/>
          <w:sz w:val="22"/>
          <w:szCs w:val="22"/>
          <w:lang w:eastAsia="sr-Cyrl-RS"/>
        </w:rPr>
      </w:pPr>
      <w:hyperlink w:anchor="_Toc48083770" w:history="1">
        <w:r w:rsidRPr="008C2F42">
          <w:rPr>
            <w:rStyle w:val="Hyperlink"/>
            <w:noProof/>
          </w:rPr>
          <w:t>Табела 5.4 Временск</w:t>
        </w:r>
        <w:r w:rsidRPr="008C2F42">
          <w:rPr>
            <w:rStyle w:val="Hyperlink"/>
            <w:noProof/>
          </w:rPr>
          <w:t>а</w:t>
        </w:r>
        <w:r w:rsidRPr="008C2F42">
          <w:rPr>
            <w:rStyle w:val="Hyperlink"/>
            <w:noProof/>
          </w:rPr>
          <w:t xml:space="preserve"> потрошња делова кода који се извршавају на централној процесорској јединици</w:t>
        </w:r>
        <w:r>
          <w:rPr>
            <w:noProof/>
            <w:webHidden/>
          </w:rPr>
          <w:tab/>
        </w:r>
        <w:r>
          <w:rPr>
            <w:noProof/>
            <w:webHidden/>
          </w:rPr>
          <w:fldChar w:fldCharType="begin"/>
        </w:r>
        <w:r>
          <w:rPr>
            <w:noProof/>
            <w:webHidden/>
          </w:rPr>
          <w:instrText xml:space="preserve"> PAGEREF _Toc48083770 \h </w:instrText>
        </w:r>
        <w:r>
          <w:rPr>
            <w:noProof/>
            <w:webHidden/>
          </w:rPr>
        </w:r>
        <w:r>
          <w:rPr>
            <w:noProof/>
            <w:webHidden/>
          </w:rPr>
          <w:fldChar w:fldCharType="separate"/>
        </w:r>
        <w:r>
          <w:rPr>
            <w:noProof/>
            <w:webHidden/>
          </w:rPr>
          <w:t>64</w:t>
        </w:r>
        <w:r>
          <w:rPr>
            <w:noProof/>
            <w:webHidden/>
          </w:rPr>
          <w:fldChar w:fldCharType="end"/>
        </w:r>
      </w:hyperlink>
    </w:p>
    <w:p w14:paraId="3D8BDD18" w14:textId="6E15F831" w:rsidR="002F31D2" w:rsidRDefault="002F31D2">
      <w:pPr>
        <w:pStyle w:val="TableofFigures"/>
        <w:tabs>
          <w:tab w:val="right" w:leader="dot" w:pos="9016"/>
        </w:tabs>
        <w:rPr>
          <w:rFonts w:asciiTheme="minorHAnsi" w:eastAsiaTheme="minorEastAsia" w:hAnsiTheme="minorHAnsi" w:cstheme="minorBidi"/>
          <w:noProof/>
          <w:sz w:val="22"/>
          <w:szCs w:val="22"/>
          <w:lang w:eastAsia="sr-Cyrl-RS"/>
        </w:rPr>
      </w:pPr>
      <w:hyperlink w:anchor="_Toc48083771" w:history="1">
        <w:r w:rsidRPr="008C2F42">
          <w:rPr>
            <w:rStyle w:val="Hyperlink"/>
            <w:noProof/>
          </w:rPr>
          <w:t>Табела 5.5 Временска потрошња делова кода који се извршавају на графичком процесору</w:t>
        </w:r>
        <w:r>
          <w:rPr>
            <w:noProof/>
            <w:webHidden/>
          </w:rPr>
          <w:tab/>
        </w:r>
        <w:r>
          <w:rPr>
            <w:noProof/>
            <w:webHidden/>
          </w:rPr>
          <w:fldChar w:fldCharType="begin"/>
        </w:r>
        <w:r>
          <w:rPr>
            <w:noProof/>
            <w:webHidden/>
          </w:rPr>
          <w:instrText xml:space="preserve"> PAGEREF _Toc48083771 \h </w:instrText>
        </w:r>
        <w:r>
          <w:rPr>
            <w:noProof/>
            <w:webHidden/>
          </w:rPr>
        </w:r>
        <w:r>
          <w:rPr>
            <w:noProof/>
            <w:webHidden/>
          </w:rPr>
          <w:fldChar w:fldCharType="separate"/>
        </w:r>
        <w:r>
          <w:rPr>
            <w:noProof/>
            <w:webHidden/>
          </w:rPr>
          <w:t>64</w:t>
        </w:r>
        <w:r>
          <w:rPr>
            <w:noProof/>
            <w:webHidden/>
          </w:rPr>
          <w:fldChar w:fldCharType="end"/>
        </w:r>
      </w:hyperlink>
    </w:p>
    <w:p w14:paraId="1CD57ACE" w14:textId="39ADAC93" w:rsidR="00E24202" w:rsidRDefault="0045357C" w:rsidP="00A667E7">
      <w:pPr>
        <w:spacing w:after="120"/>
        <w:ind w:firstLine="0"/>
        <w:sectPr w:rsidR="00E24202">
          <w:headerReference w:type="default" r:id="rId11"/>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6" w:name="_Ref46530032"/>
      <w:bookmarkStart w:id="7" w:name="_Toc47368081"/>
      <w:r>
        <w:t>Списак графикона</w:t>
      </w:r>
      <w:bookmarkEnd w:id="6"/>
      <w:bookmarkEnd w:id="7"/>
    </w:p>
    <w:p w14:paraId="6A1FED38" w14:textId="37A7F31C"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368150" w:history="1">
        <w:r w:rsidR="00C72FD0" w:rsidRPr="00F94F32">
          <w:rPr>
            <w:rStyle w:val="Hyperlink"/>
            <w:noProof/>
          </w:rPr>
          <w:t xml:space="preserve">Графикон 2.1 Грешка класификације на основу </w:t>
        </w:r>
        <w:r w:rsidR="00C72FD0" w:rsidRPr="00F94F32">
          <w:rPr>
            <w:rStyle w:val="Hyperlink"/>
            <w:i/>
            <w:iCs/>
            <w:noProof/>
          </w:rPr>
          <w:t>ImageNet</w:t>
        </w:r>
        <w:r w:rsidR="00C72FD0" w:rsidRPr="00F94F32">
          <w:rPr>
            <w:rStyle w:val="Hyperlink"/>
            <w:noProof/>
          </w:rPr>
          <w:t xml:space="preserve"> сета података према [9]</w:t>
        </w:r>
        <w:r w:rsidR="00C72FD0">
          <w:rPr>
            <w:noProof/>
            <w:webHidden/>
          </w:rPr>
          <w:tab/>
        </w:r>
        <w:r w:rsidR="00C72FD0">
          <w:rPr>
            <w:noProof/>
            <w:webHidden/>
          </w:rPr>
          <w:fldChar w:fldCharType="begin"/>
        </w:r>
        <w:r w:rsidR="00C72FD0">
          <w:rPr>
            <w:noProof/>
            <w:webHidden/>
          </w:rPr>
          <w:instrText xml:space="preserve"> PAGEREF _Toc47368150 \h </w:instrText>
        </w:r>
        <w:r w:rsidR="00C72FD0">
          <w:rPr>
            <w:noProof/>
            <w:webHidden/>
          </w:rPr>
        </w:r>
        <w:r w:rsidR="00C72FD0">
          <w:rPr>
            <w:noProof/>
            <w:webHidden/>
          </w:rPr>
          <w:fldChar w:fldCharType="separate"/>
        </w:r>
        <w:r w:rsidR="00C72FD0">
          <w:rPr>
            <w:noProof/>
            <w:webHidden/>
          </w:rPr>
          <w:t>9</w:t>
        </w:r>
        <w:r w:rsidR="00C72FD0">
          <w:rPr>
            <w:noProof/>
            <w:webHidden/>
          </w:rPr>
          <w:fldChar w:fldCharType="end"/>
        </w:r>
      </w:hyperlink>
    </w:p>
    <w:p w14:paraId="65DC6DCF" w14:textId="3BEE23CC"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51" w:history="1">
        <w:r w:rsidR="00C72FD0" w:rsidRPr="00F94F32">
          <w:rPr>
            <w:rStyle w:val="Hyperlink"/>
            <w:noProof/>
          </w:rPr>
          <w:t>Графикон 5.1 Просечно време читања .</w:t>
        </w:r>
        <w:r w:rsidR="00C72FD0" w:rsidRPr="00F94F32">
          <w:rPr>
            <w:rStyle w:val="Hyperlink"/>
            <w:i/>
            <w:iCs/>
            <w:noProof/>
          </w:rPr>
          <w:t>csv</w:t>
        </w:r>
        <w:r w:rsidR="00C72FD0" w:rsidRPr="00F94F32">
          <w:rPr>
            <w:rStyle w:val="Hyperlink"/>
            <w:noProof/>
          </w:rPr>
          <w:t xml:space="preserve"> датотеке свхи режима рада</w:t>
        </w:r>
        <w:r w:rsidR="00C72FD0">
          <w:rPr>
            <w:noProof/>
            <w:webHidden/>
          </w:rPr>
          <w:tab/>
        </w:r>
        <w:r w:rsidR="00C72FD0">
          <w:rPr>
            <w:noProof/>
            <w:webHidden/>
          </w:rPr>
          <w:fldChar w:fldCharType="begin"/>
        </w:r>
        <w:r w:rsidR="00C72FD0">
          <w:rPr>
            <w:noProof/>
            <w:webHidden/>
          </w:rPr>
          <w:instrText xml:space="preserve"> PAGEREF _Toc47368151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546D90B0" w14:textId="426FF893"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52" w:history="1">
        <w:r w:rsidR="00C72FD0" w:rsidRPr="00F94F32">
          <w:rPr>
            <w:rStyle w:val="Hyperlink"/>
            <w:noProof/>
          </w:rPr>
          <w:t>Графикон 5.2 Време уписа у .</w:t>
        </w:r>
        <w:r w:rsidR="00C72FD0" w:rsidRPr="00F94F32">
          <w:rPr>
            <w:rStyle w:val="Hyperlink"/>
            <w:i/>
            <w:iCs/>
            <w:noProof/>
          </w:rPr>
          <w:t>csv</w:t>
        </w:r>
        <w:r w:rsidR="00C72FD0" w:rsidRPr="00F94F32">
          <w:rPr>
            <w:rStyle w:val="Hyperlink"/>
            <w:noProof/>
          </w:rPr>
          <w:t xml:space="preserve"> датотеке</w:t>
        </w:r>
        <w:r w:rsidR="00C72FD0">
          <w:rPr>
            <w:noProof/>
            <w:webHidden/>
          </w:rPr>
          <w:tab/>
        </w:r>
        <w:r w:rsidR="00C72FD0">
          <w:rPr>
            <w:noProof/>
            <w:webHidden/>
          </w:rPr>
          <w:fldChar w:fldCharType="begin"/>
        </w:r>
        <w:r w:rsidR="00C72FD0">
          <w:rPr>
            <w:noProof/>
            <w:webHidden/>
          </w:rPr>
          <w:instrText xml:space="preserve"> PAGEREF _Toc47368152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0A549EC3" w14:textId="1A129781"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53" w:history="1">
        <w:r w:rsidR="00C72FD0" w:rsidRPr="00F94F32">
          <w:rPr>
            <w:rStyle w:val="Hyperlink"/>
            <w:noProof/>
          </w:rPr>
          <w:t>Графикон 5.3 Време уписа у нормализоване .</w:t>
        </w:r>
        <w:r w:rsidR="00C72FD0" w:rsidRPr="00F94F32">
          <w:rPr>
            <w:rStyle w:val="Hyperlink"/>
            <w:i/>
            <w:iCs/>
            <w:noProof/>
          </w:rPr>
          <w:t xml:space="preserve">csv </w:t>
        </w:r>
        <w:r w:rsidR="00C72FD0" w:rsidRPr="00F94F32">
          <w:rPr>
            <w:rStyle w:val="Hyperlink"/>
            <w:noProof/>
          </w:rPr>
          <w:t>датотеке</w:t>
        </w:r>
        <w:r w:rsidR="00C72FD0">
          <w:rPr>
            <w:noProof/>
            <w:webHidden/>
          </w:rPr>
          <w:tab/>
        </w:r>
        <w:r w:rsidR="00C72FD0">
          <w:rPr>
            <w:noProof/>
            <w:webHidden/>
          </w:rPr>
          <w:fldChar w:fldCharType="begin"/>
        </w:r>
        <w:r w:rsidR="00C72FD0">
          <w:rPr>
            <w:noProof/>
            <w:webHidden/>
          </w:rPr>
          <w:instrText xml:space="preserve"> PAGEREF _Toc47368153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6B5B44C0" w14:textId="4CDD3FB7"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54" w:history="1">
        <w:r w:rsidR="00C72FD0" w:rsidRPr="00F94F32">
          <w:rPr>
            <w:rStyle w:val="Hyperlink"/>
            <w:noProof/>
          </w:rPr>
          <w:t>Графикон 5.4 Тачност обучавања и валидације првог модела</w:t>
        </w:r>
        <w:r w:rsidR="00C72FD0">
          <w:rPr>
            <w:noProof/>
            <w:webHidden/>
          </w:rPr>
          <w:tab/>
        </w:r>
        <w:r w:rsidR="00C72FD0">
          <w:rPr>
            <w:noProof/>
            <w:webHidden/>
          </w:rPr>
          <w:fldChar w:fldCharType="begin"/>
        </w:r>
        <w:r w:rsidR="00C72FD0">
          <w:rPr>
            <w:noProof/>
            <w:webHidden/>
          </w:rPr>
          <w:instrText xml:space="preserve"> PAGEREF _Toc47368154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27697682" w14:textId="74E62E06"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55" w:history="1">
        <w:r w:rsidR="00C72FD0" w:rsidRPr="00F94F32">
          <w:rPr>
            <w:rStyle w:val="Hyperlink"/>
            <w:noProof/>
          </w:rPr>
          <w:t>Графикон 5.5 Губици првог модела</w:t>
        </w:r>
        <w:r w:rsidR="00C72FD0">
          <w:rPr>
            <w:noProof/>
            <w:webHidden/>
          </w:rPr>
          <w:tab/>
        </w:r>
        <w:r w:rsidR="00C72FD0">
          <w:rPr>
            <w:noProof/>
            <w:webHidden/>
          </w:rPr>
          <w:fldChar w:fldCharType="begin"/>
        </w:r>
        <w:r w:rsidR="00C72FD0">
          <w:rPr>
            <w:noProof/>
            <w:webHidden/>
          </w:rPr>
          <w:instrText xml:space="preserve"> PAGEREF _Toc47368155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13F41D57" w14:textId="60638710"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56" w:history="1">
        <w:r w:rsidR="00C72FD0" w:rsidRPr="00F94F32">
          <w:rPr>
            <w:rStyle w:val="Hyperlink"/>
            <w:noProof/>
          </w:rPr>
          <w:t xml:space="preserve">Графикон 5.6 </w:t>
        </w:r>
        <w:r w:rsidR="00C72FD0" w:rsidRPr="00F94F32">
          <w:rPr>
            <w:rStyle w:val="Hyperlink"/>
            <w:i/>
            <w:iCs/>
            <w:noProof/>
          </w:rPr>
          <w:t>x</w:t>
        </w:r>
        <w:r w:rsidR="00C72FD0" w:rsidRPr="00F94F32">
          <w:rPr>
            <w:rStyle w:val="Hyperlink"/>
            <w:noProof/>
          </w:rPr>
          <w:t xml:space="preserve"> координата центра лица</w:t>
        </w:r>
        <w:r w:rsidR="00C72FD0">
          <w:rPr>
            <w:noProof/>
            <w:webHidden/>
          </w:rPr>
          <w:tab/>
        </w:r>
        <w:r w:rsidR="00C72FD0">
          <w:rPr>
            <w:noProof/>
            <w:webHidden/>
          </w:rPr>
          <w:fldChar w:fldCharType="begin"/>
        </w:r>
        <w:r w:rsidR="00C72FD0">
          <w:rPr>
            <w:noProof/>
            <w:webHidden/>
          </w:rPr>
          <w:instrText xml:space="preserve"> PAGEREF _Toc47368156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17164A5B" w14:textId="55DF531C"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57" w:history="1">
        <w:r w:rsidR="00C72FD0" w:rsidRPr="00F94F32">
          <w:rPr>
            <w:rStyle w:val="Hyperlink"/>
            <w:noProof/>
          </w:rPr>
          <w:t>Графикон 5.7 Ширина лица</w:t>
        </w:r>
        <w:r w:rsidR="00C72FD0">
          <w:rPr>
            <w:noProof/>
            <w:webHidden/>
          </w:rPr>
          <w:tab/>
        </w:r>
        <w:r w:rsidR="00C72FD0">
          <w:rPr>
            <w:noProof/>
            <w:webHidden/>
          </w:rPr>
          <w:fldChar w:fldCharType="begin"/>
        </w:r>
        <w:r w:rsidR="00C72FD0">
          <w:rPr>
            <w:noProof/>
            <w:webHidden/>
          </w:rPr>
          <w:instrText xml:space="preserve"> PAGEREF _Toc47368157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4D2F3DEE" w14:textId="49E50A2D"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58" w:history="1">
        <w:r w:rsidR="00C72FD0" w:rsidRPr="00F94F32">
          <w:rPr>
            <w:rStyle w:val="Hyperlink"/>
            <w:noProof/>
          </w:rPr>
          <w:t>Графикон 5.8 Тачност обучавања и валидације другог модела</w:t>
        </w:r>
        <w:r w:rsidR="00C72FD0">
          <w:rPr>
            <w:noProof/>
            <w:webHidden/>
          </w:rPr>
          <w:tab/>
        </w:r>
        <w:r w:rsidR="00C72FD0">
          <w:rPr>
            <w:noProof/>
            <w:webHidden/>
          </w:rPr>
          <w:fldChar w:fldCharType="begin"/>
        </w:r>
        <w:r w:rsidR="00C72FD0">
          <w:rPr>
            <w:noProof/>
            <w:webHidden/>
          </w:rPr>
          <w:instrText xml:space="preserve"> PAGEREF _Toc4736815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2867A822" w14:textId="48E05D43"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59" w:history="1">
        <w:r w:rsidR="00C72FD0" w:rsidRPr="00F94F32">
          <w:rPr>
            <w:rStyle w:val="Hyperlink"/>
            <w:noProof/>
          </w:rPr>
          <w:t>Графикон 5.9 Губици другог модела</w:t>
        </w:r>
        <w:r w:rsidR="00C72FD0">
          <w:rPr>
            <w:noProof/>
            <w:webHidden/>
          </w:rPr>
          <w:tab/>
        </w:r>
        <w:r w:rsidR="00C72FD0">
          <w:rPr>
            <w:noProof/>
            <w:webHidden/>
          </w:rPr>
          <w:fldChar w:fldCharType="begin"/>
        </w:r>
        <w:r w:rsidR="00C72FD0">
          <w:rPr>
            <w:noProof/>
            <w:webHidden/>
          </w:rPr>
          <w:instrText xml:space="preserve"> PAGEREF _Toc47368159 \h </w:instrText>
        </w:r>
        <w:r w:rsidR="00C72FD0">
          <w:rPr>
            <w:noProof/>
            <w:webHidden/>
          </w:rPr>
        </w:r>
        <w:r w:rsidR="00C72FD0">
          <w:rPr>
            <w:noProof/>
            <w:webHidden/>
          </w:rPr>
          <w:fldChar w:fldCharType="separate"/>
        </w:r>
        <w:r w:rsidR="00C72FD0">
          <w:rPr>
            <w:noProof/>
            <w:webHidden/>
          </w:rPr>
          <w:t>54</w:t>
        </w:r>
        <w:r w:rsidR="00C72FD0">
          <w:rPr>
            <w:noProof/>
            <w:webHidden/>
          </w:rPr>
          <w:fldChar w:fldCharType="end"/>
        </w:r>
      </w:hyperlink>
    </w:p>
    <w:p w14:paraId="2BA9DD92" w14:textId="72D7D14B"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60" w:history="1">
        <w:r w:rsidR="00C72FD0" w:rsidRPr="00F94F32">
          <w:rPr>
            <w:rStyle w:val="Hyperlink"/>
            <w:noProof/>
          </w:rPr>
          <w:t xml:space="preserve">Графикон 5.10 </w:t>
        </w:r>
        <w:r w:rsidR="00C72FD0" w:rsidRPr="00F94F32">
          <w:rPr>
            <w:rStyle w:val="Hyperlink"/>
            <w:i/>
            <w:iCs/>
            <w:noProof/>
          </w:rPr>
          <w:t>x</w:t>
        </w:r>
        <w:r w:rsidR="00C72FD0" w:rsidRPr="00F94F32">
          <w:rPr>
            <w:rStyle w:val="Hyperlink"/>
            <w:noProof/>
          </w:rPr>
          <w:t xml:space="preserve"> координата носа</w:t>
        </w:r>
        <w:r w:rsidR="00C72FD0">
          <w:rPr>
            <w:noProof/>
            <w:webHidden/>
          </w:rPr>
          <w:tab/>
        </w:r>
        <w:r w:rsidR="00C72FD0">
          <w:rPr>
            <w:noProof/>
            <w:webHidden/>
          </w:rPr>
          <w:fldChar w:fldCharType="begin"/>
        </w:r>
        <w:r w:rsidR="00C72FD0">
          <w:rPr>
            <w:noProof/>
            <w:webHidden/>
          </w:rPr>
          <w:instrText xml:space="preserve"> PAGEREF _Toc47368160 \h </w:instrText>
        </w:r>
        <w:r w:rsidR="00C72FD0">
          <w:rPr>
            <w:noProof/>
            <w:webHidden/>
          </w:rPr>
        </w:r>
        <w:r w:rsidR="00C72FD0">
          <w:rPr>
            <w:noProof/>
            <w:webHidden/>
          </w:rPr>
          <w:fldChar w:fldCharType="separate"/>
        </w:r>
        <w:r w:rsidR="00C72FD0">
          <w:rPr>
            <w:noProof/>
            <w:webHidden/>
          </w:rPr>
          <w:t>55</w:t>
        </w:r>
        <w:r w:rsidR="00C72FD0">
          <w:rPr>
            <w:noProof/>
            <w:webHidden/>
          </w:rPr>
          <w:fldChar w:fldCharType="end"/>
        </w:r>
      </w:hyperlink>
    </w:p>
    <w:p w14:paraId="2EA5ECE0" w14:textId="39929B50"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61" w:history="1">
        <w:r w:rsidR="00C72FD0" w:rsidRPr="00F94F32">
          <w:rPr>
            <w:rStyle w:val="Hyperlink"/>
            <w:noProof/>
          </w:rPr>
          <w:t>Графикон 5.11 Модел 2 - поглед усмерен лево</w:t>
        </w:r>
        <w:r w:rsidR="00C72FD0">
          <w:rPr>
            <w:noProof/>
            <w:webHidden/>
          </w:rPr>
          <w:tab/>
        </w:r>
        <w:r w:rsidR="00C72FD0">
          <w:rPr>
            <w:noProof/>
            <w:webHidden/>
          </w:rPr>
          <w:fldChar w:fldCharType="begin"/>
        </w:r>
        <w:r w:rsidR="00C72FD0">
          <w:rPr>
            <w:noProof/>
            <w:webHidden/>
          </w:rPr>
          <w:instrText xml:space="preserve"> PAGEREF _Toc47368161 \h </w:instrText>
        </w:r>
        <w:r w:rsidR="00C72FD0">
          <w:rPr>
            <w:noProof/>
            <w:webHidden/>
          </w:rPr>
        </w:r>
        <w:r w:rsidR="00C72FD0">
          <w:rPr>
            <w:noProof/>
            <w:webHidden/>
          </w:rPr>
          <w:fldChar w:fldCharType="separate"/>
        </w:r>
        <w:r w:rsidR="00C72FD0">
          <w:rPr>
            <w:noProof/>
            <w:webHidden/>
          </w:rPr>
          <w:t>56</w:t>
        </w:r>
        <w:r w:rsidR="00C72FD0">
          <w:rPr>
            <w:noProof/>
            <w:webHidden/>
          </w:rPr>
          <w:fldChar w:fldCharType="end"/>
        </w:r>
      </w:hyperlink>
    </w:p>
    <w:p w14:paraId="2E7D281D" w14:textId="04CC3848"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62" w:history="1">
        <w:r w:rsidR="00C72FD0" w:rsidRPr="00F94F32">
          <w:rPr>
            <w:rStyle w:val="Hyperlink"/>
            <w:noProof/>
          </w:rPr>
          <w:t>Графикон 5.12 Тачност обучавања и валидације трећег модела</w:t>
        </w:r>
        <w:r w:rsidR="00C72FD0">
          <w:rPr>
            <w:noProof/>
            <w:webHidden/>
          </w:rPr>
          <w:tab/>
        </w:r>
        <w:r w:rsidR="00C72FD0">
          <w:rPr>
            <w:noProof/>
            <w:webHidden/>
          </w:rPr>
          <w:fldChar w:fldCharType="begin"/>
        </w:r>
        <w:r w:rsidR="00C72FD0">
          <w:rPr>
            <w:noProof/>
            <w:webHidden/>
          </w:rPr>
          <w:instrText xml:space="preserve"> PAGEREF _Toc47368162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1278B91A" w14:textId="304A5CAD"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63" w:history="1">
        <w:r w:rsidR="00C72FD0" w:rsidRPr="00F94F32">
          <w:rPr>
            <w:rStyle w:val="Hyperlink"/>
            <w:noProof/>
          </w:rPr>
          <w:t>Графикон 5.13 Губици трећег модела</w:t>
        </w:r>
        <w:r w:rsidR="00C72FD0">
          <w:rPr>
            <w:noProof/>
            <w:webHidden/>
          </w:rPr>
          <w:tab/>
        </w:r>
        <w:r w:rsidR="00C72FD0">
          <w:rPr>
            <w:noProof/>
            <w:webHidden/>
          </w:rPr>
          <w:fldChar w:fldCharType="begin"/>
        </w:r>
        <w:r w:rsidR="00C72FD0">
          <w:rPr>
            <w:noProof/>
            <w:webHidden/>
          </w:rPr>
          <w:instrText xml:space="preserve"> PAGEREF _Toc47368163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3C61E8BF" w14:textId="1CF8D526"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64" w:history="1">
        <w:r w:rsidR="00C72FD0" w:rsidRPr="00F94F32">
          <w:rPr>
            <w:rStyle w:val="Hyperlink"/>
            <w:noProof/>
          </w:rPr>
          <w:t xml:space="preserve">Графикон 5.14 </w:t>
        </w:r>
        <w:r w:rsidR="00C72FD0" w:rsidRPr="00F94F32">
          <w:rPr>
            <w:rStyle w:val="Hyperlink"/>
            <w:i/>
            <w:iCs/>
            <w:noProof/>
          </w:rPr>
          <w:t>y</w:t>
        </w:r>
        <w:r w:rsidR="00C72FD0" w:rsidRPr="00F94F32">
          <w:rPr>
            <w:rStyle w:val="Hyperlink"/>
            <w:noProof/>
          </w:rPr>
          <w:t xml:space="preserve"> координата центра зенице</w:t>
        </w:r>
        <w:r w:rsidR="00C72FD0">
          <w:rPr>
            <w:noProof/>
            <w:webHidden/>
          </w:rPr>
          <w:tab/>
        </w:r>
        <w:r w:rsidR="00C72FD0">
          <w:rPr>
            <w:noProof/>
            <w:webHidden/>
          </w:rPr>
          <w:fldChar w:fldCharType="begin"/>
        </w:r>
        <w:r w:rsidR="00C72FD0">
          <w:rPr>
            <w:noProof/>
            <w:webHidden/>
          </w:rPr>
          <w:instrText xml:space="preserve"> PAGEREF _Toc47368164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132ABA1C" w14:textId="18D4B194"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65" w:history="1">
        <w:r w:rsidR="00C72FD0" w:rsidRPr="00F94F32">
          <w:rPr>
            <w:rStyle w:val="Hyperlink"/>
            <w:noProof/>
          </w:rPr>
          <w:t xml:space="preserve">Графикон 5.15 </w:t>
        </w:r>
        <w:r w:rsidR="00C72FD0" w:rsidRPr="00F94F32">
          <w:rPr>
            <w:rStyle w:val="Hyperlink"/>
            <w:i/>
            <w:iCs/>
            <w:noProof/>
          </w:rPr>
          <w:t>x</w:t>
        </w:r>
        <w:r w:rsidR="00C72FD0" w:rsidRPr="00F94F32">
          <w:rPr>
            <w:rStyle w:val="Hyperlink"/>
            <w:noProof/>
          </w:rPr>
          <w:t xml:space="preserve"> координата централне горње тачке ока</w:t>
        </w:r>
        <w:r w:rsidR="00C72FD0">
          <w:rPr>
            <w:noProof/>
            <w:webHidden/>
          </w:rPr>
          <w:tab/>
        </w:r>
        <w:r w:rsidR="00C72FD0">
          <w:rPr>
            <w:noProof/>
            <w:webHidden/>
          </w:rPr>
          <w:fldChar w:fldCharType="begin"/>
        </w:r>
        <w:r w:rsidR="00C72FD0">
          <w:rPr>
            <w:noProof/>
            <w:webHidden/>
          </w:rPr>
          <w:instrText xml:space="preserve"> PAGEREF _Toc47368165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69328C07" w14:textId="78D61E4C"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66" w:history="1">
        <w:r w:rsidR="00C72FD0" w:rsidRPr="00F94F32">
          <w:rPr>
            <w:rStyle w:val="Hyperlink"/>
            <w:noProof/>
          </w:rPr>
          <w:t xml:space="preserve">Графикон 5.16 Предикције првог и другог модела лево око - </w:t>
        </w:r>
        <w:r w:rsidR="00C72FD0" w:rsidRPr="00F94F32">
          <w:rPr>
            <w:rStyle w:val="Hyperlink"/>
            <w:i/>
            <w:iCs/>
            <w:noProof/>
          </w:rPr>
          <w:t>x</w:t>
        </w:r>
        <w:r w:rsidR="00C72FD0">
          <w:rPr>
            <w:noProof/>
            <w:webHidden/>
          </w:rPr>
          <w:tab/>
        </w:r>
        <w:r w:rsidR="00C72FD0">
          <w:rPr>
            <w:noProof/>
            <w:webHidden/>
          </w:rPr>
          <w:fldChar w:fldCharType="begin"/>
        </w:r>
        <w:r w:rsidR="00C72FD0">
          <w:rPr>
            <w:noProof/>
            <w:webHidden/>
          </w:rPr>
          <w:instrText xml:space="preserve"> PAGEREF _Toc47368166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332C9CD" w14:textId="3377A8D6" w:rsidR="00C72FD0" w:rsidRDefault="00575F6C">
      <w:pPr>
        <w:pStyle w:val="TableofFigures"/>
        <w:tabs>
          <w:tab w:val="right" w:leader="dot" w:pos="9016"/>
        </w:tabs>
        <w:rPr>
          <w:rFonts w:asciiTheme="minorHAnsi" w:eastAsiaTheme="minorEastAsia" w:hAnsiTheme="minorHAnsi" w:cstheme="minorBidi"/>
          <w:noProof/>
          <w:sz w:val="22"/>
          <w:szCs w:val="22"/>
        </w:rPr>
      </w:pPr>
      <w:hyperlink w:anchor="_Toc47368167" w:history="1">
        <w:r w:rsidR="00C72FD0" w:rsidRPr="00F94F32">
          <w:rPr>
            <w:rStyle w:val="Hyperlink"/>
            <w:noProof/>
          </w:rPr>
          <w:t xml:space="preserve">Графикон 5.17 Предикције првог и другог модела лево око - </w:t>
        </w:r>
        <w:r w:rsidR="00C72FD0" w:rsidRPr="00F94F32">
          <w:rPr>
            <w:rStyle w:val="Hyperlink"/>
            <w:i/>
            <w:iCs/>
            <w:noProof/>
          </w:rPr>
          <w:t>y</w:t>
        </w:r>
        <w:r w:rsidR="00C72FD0">
          <w:rPr>
            <w:noProof/>
            <w:webHidden/>
          </w:rPr>
          <w:tab/>
        </w:r>
        <w:r w:rsidR="00C72FD0">
          <w:rPr>
            <w:noProof/>
            <w:webHidden/>
          </w:rPr>
          <w:fldChar w:fldCharType="begin"/>
        </w:r>
        <w:r w:rsidR="00C72FD0">
          <w:rPr>
            <w:noProof/>
            <w:webHidden/>
          </w:rPr>
          <w:instrText xml:space="preserve"> PAGEREF _Toc47368167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0315DEC9" w14:textId="5E748E78" w:rsidR="00C6188B" w:rsidRPr="00C6188B" w:rsidRDefault="0045357C" w:rsidP="00C6188B">
      <w:pPr>
        <w:spacing w:after="120"/>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8" w:name="_Ref46584899"/>
      <w:bookmarkStart w:id="9" w:name="_Toc47368082"/>
      <w:r>
        <w:lastRenderedPageBreak/>
        <w:t>Списак формула</w:t>
      </w:r>
      <w:bookmarkEnd w:id="8"/>
      <w:bookmarkEnd w:id="9"/>
    </w:p>
    <w:p w14:paraId="4A725D80" w14:textId="6DDD719F" w:rsidR="00FE5F9F"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049839" w:history="1">
        <w:r w:rsidR="00FE5F9F" w:rsidRPr="00EC6194">
          <w:rPr>
            <w:rStyle w:val="Hyperlink"/>
            <w:noProof/>
          </w:rPr>
          <w:t>(2.1)</w:t>
        </w:r>
        <w:r w:rsidR="00FE5F9F">
          <w:rPr>
            <w:rStyle w:val="Hyperlink"/>
            <w:noProof/>
          </w:rPr>
          <w:t xml:space="preserve"> Процес конволуције</w:t>
        </w:r>
        <w:r w:rsidR="00FE5F9F">
          <w:rPr>
            <w:noProof/>
            <w:webHidden/>
          </w:rPr>
          <w:tab/>
        </w:r>
        <w:r w:rsidR="00FE5F9F">
          <w:rPr>
            <w:noProof/>
            <w:webHidden/>
          </w:rPr>
          <w:fldChar w:fldCharType="begin"/>
        </w:r>
        <w:r w:rsidR="00FE5F9F">
          <w:rPr>
            <w:noProof/>
            <w:webHidden/>
          </w:rPr>
          <w:instrText xml:space="preserve"> PAGEREF _Toc48049839 \h </w:instrText>
        </w:r>
        <w:r w:rsidR="00FE5F9F">
          <w:rPr>
            <w:noProof/>
            <w:webHidden/>
          </w:rPr>
        </w:r>
        <w:r w:rsidR="00FE5F9F">
          <w:rPr>
            <w:noProof/>
            <w:webHidden/>
          </w:rPr>
          <w:fldChar w:fldCharType="separate"/>
        </w:r>
        <w:r w:rsidR="00FE5F9F">
          <w:rPr>
            <w:noProof/>
            <w:webHidden/>
          </w:rPr>
          <w:t>15</w:t>
        </w:r>
        <w:r w:rsidR="00FE5F9F">
          <w:rPr>
            <w:noProof/>
            <w:webHidden/>
          </w:rPr>
          <w:fldChar w:fldCharType="end"/>
        </w:r>
      </w:hyperlink>
    </w:p>
    <w:p w14:paraId="2079E546" w14:textId="4F69CD69" w:rsidR="00FE5F9F" w:rsidRDefault="00575F6C">
      <w:pPr>
        <w:pStyle w:val="TableofFigures"/>
        <w:tabs>
          <w:tab w:val="right" w:leader="dot" w:pos="9016"/>
        </w:tabs>
        <w:rPr>
          <w:rFonts w:asciiTheme="minorHAnsi" w:eastAsiaTheme="minorEastAsia" w:hAnsiTheme="minorHAnsi" w:cstheme="minorBidi"/>
          <w:noProof/>
          <w:sz w:val="22"/>
          <w:szCs w:val="22"/>
          <w:lang w:eastAsia="sr-Cyrl-RS"/>
        </w:rPr>
      </w:pPr>
      <w:hyperlink w:anchor="_Toc48049840" w:history="1">
        <w:r w:rsidR="00FE5F9F" w:rsidRPr="00EC6194">
          <w:rPr>
            <w:rStyle w:val="Hyperlink"/>
            <w:noProof/>
          </w:rPr>
          <w:t>(2.2)</w:t>
        </w:r>
        <w:r w:rsidR="00FE5F9F">
          <w:rPr>
            <w:rStyle w:val="Hyperlink"/>
            <w:noProof/>
          </w:rPr>
          <w:t xml:space="preserve"> </w:t>
        </w:r>
        <w:r w:rsidR="00FE5F9F" w:rsidRPr="00FE5F9F">
          <w:rPr>
            <w:rStyle w:val="Hyperlink"/>
            <w:i/>
            <w:iCs/>
            <w:noProof/>
            <w:lang w:val="en-US"/>
          </w:rPr>
          <w:t>RELU</w:t>
        </w:r>
        <w:r w:rsidR="00FE5F9F">
          <w:rPr>
            <w:rStyle w:val="Hyperlink"/>
            <w:noProof/>
            <w:lang w:val="en-US"/>
          </w:rPr>
          <w:t xml:space="preserve"> </w:t>
        </w:r>
        <w:r w:rsidR="00FE5F9F">
          <w:rPr>
            <w:rStyle w:val="Hyperlink"/>
            <w:noProof/>
          </w:rPr>
          <w:t>активацијска функција</w:t>
        </w:r>
        <w:r w:rsidR="00FE5F9F">
          <w:rPr>
            <w:noProof/>
            <w:webHidden/>
          </w:rPr>
          <w:tab/>
        </w:r>
        <w:r w:rsidR="00FE5F9F">
          <w:rPr>
            <w:noProof/>
            <w:webHidden/>
          </w:rPr>
          <w:fldChar w:fldCharType="begin"/>
        </w:r>
        <w:r w:rsidR="00FE5F9F">
          <w:rPr>
            <w:noProof/>
            <w:webHidden/>
          </w:rPr>
          <w:instrText xml:space="preserve"> PAGEREF _Toc48049840 \h </w:instrText>
        </w:r>
        <w:r w:rsidR="00FE5F9F">
          <w:rPr>
            <w:noProof/>
            <w:webHidden/>
          </w:rPr>
        </w:r>
        <w:r w:rsidR="00FE5F9F">
          <w:rPr>
            <w:noProof/>
            <w:webHidden/>
          </w:rPr>
          <w:fldChar w:fldCharType="separate"/>
        </w:r>
        <w:r w:rsidR="00FE5F9F">
          <w:rPr>
            <w:noProof/>
            <w:webHidden/>
          </w:rPr>
          <w:t>15</w:t>
        </w:r>
        <w:r w:rsidR="00FE5F9F">
          <w:rPr>
            <w:noProof/>
            <w:webHidden/>
          </w:rPr>
          <w:fldChar w:fldCharType="end"/>
        </w:r>
      </w:hyperlink>
    </w:p>
    <w:p w14:paraId="7F5D65E0" w14:textId="602825FA" w:rsidR="00FE5F9F" w:rsidRDefault="00575F6C">
      <w:pPr>
        <w:pStyle w:val="TableofFigures"/>
        <w:tabs>
          <w:tab w:val="right" w:leader="dot" w:pos="9016"/>
        </w:tabs>
        <w:rPr>
          <w:rFonts w:asciiTheme="minorHAnsi" w:eastAsiaTheme="minorEastAsia" w:hAnsiTheme="minorHAnsi" w:cstheme="minorBidi"/>
          <w:noProof/>
          <w:sz w:val="22"/>
          <w:szCs w:val="22"/>
          <w:lang w:eastAsia="sr-Cyrl-RS"/>
        </w:rPr>
      </w:pPr>
      <w:hyperlink w:anchor="_Toc48049841" w:history="1">
        <w:r w:rsidR="00FE5F9F" w:rsidRPr="00EC6194">
          <w:rPr>
            <w:rStyle w:val="Hyperlink"/>
            <w:noProof/>
          </w:rPr>
          <w:t>(2.3)</w:t>
        </w:r>
        <w:r w:rsidR="00FE5F9F">
          <w:rPr>
            <w:rStyle w:val="Hyperlink"/>
            <w:noProof/>
          </w:rPr>
          <w:t xml:space="preserve"> Излазне димензије конволутивног слоја</w:t>
        </w:r>
        <w:r w:rsidR="00FE5F9F">
          <w:rPr>
            <w:noProof/>
            <w:webHidden/>
          </w:rPr>
          <w:tab/>
        </w:r>
        <w:r w:rsidR="00FE5F9F">
          <w:rPr>
            <w:noProof/>
            <w:webHidden/>
          </w:rPr>
          <w:fldChar w:fldCharType="begin"/>
        </w:r>
        <w:r w:rsidR="00FE5F9F">
          <w:rPr>
            <w:noProof/>
            <w:webHidden/>
          </w:rPr>
          <w:instrText xml:space="preserve"> PAGEREF _Toc48049841 \h </w:instrText>
        </w:r>
        <w:r w:rsidR="00FE5F9F">
          <w:rPr>
            <w:noProof/>
            <w:webHidden/>
          </w:rPr>
        </w:r>
        <w:r w:rsidR="00FE5F9F">
          <w:rPr>
            <w:noProof/>
            <w:webHidden/>
          </w:rPr>
          <w:fldChar w:fldCharType="separate"/>
        </w:r>
        <w:r w:rsidR="00FE5F9F">
          <w:rPr>
            <w:noProof/>
            <w:webHidden/>
          </w:rPr>
          <w:t>15</w:t>
        </w:r>
        <w:r w:rsidR="00FE5F9F">
          <w:rPr>
            <w:noProof/>
            <w:webHidden/>
          </w:rPr>
          <w:fldChar w:fldCharType="end"/>
        </w:r>
      </w:hyperlink>
    </w:p>
    <w:p w14:paraId="3D1A2C19" w14:textId="7F45C9C0" w:rsidR="00FE5F9F" w:rsidRDefault="00575F6C">
      <w:pPr>
        <w:pStyle w:val="TableofFigures"/>
        <w:tabs>
          <w:tab w:val="right" w:leader="dot" w:pos="9016"/>
        </w:tabs>
        <w:rPr>
          <w:rFonts w:asciiTheme="minorHAnsi" w:eastAsiaTheme="minorEastAsia" w:hAnsiTheme="minorHAnsi" w:cstheme="minorBidi"/>
          <w:noProof/>
          <w:sz w:val="22"/>
          <w:szCs w:val="22"/>
          <w:lang w:eastAsia="sr-Cyrl-RS"/>
        </w:rPr>
      </w:pPr>
      <w:hyperlink w:anchor="_Toc48049842" w:history="1">
        <w:r w:rsidR="00FE5F9F" w:rsidRPr="00EC6194">
          <w:rPr>
            <w:rStyle w:val="Hyperlink"/>
            <w:noProof/>
          </w:rPr>
          <w:t>(2.4)</w:t>
        </w:r>
        <w:r w:rsidR="00FE5F9F">
          <w:rPr>
            <w:rStyle w:val="Hyperlink"/>
            <w:noProof/>
          </w:rPr>
          <w:t xml:space="preserve"> Број параметара конволутивног слоја</w:t>
        </w:r>
        <w:r w:rsidR="00FE5F9F">
          <w:rPr>
            <w:noProof/>
            <w:webHidden/>
          </w:rPr>
          <w:tab/>
        </w:r>
        <w:r w:rsidR="00FE5F9F">
          <w:rPr>
            <w:noProof/>
            <w:webHidden/>
          </w:rPr>
          <w:fldChar w:fldCharType="begin"/>
        </w:r>
        <w:r w:rsidR="00FE5F9F">
          <w:rPr>
            <w:noProof/>
            <w:webHidden/>
          </w:rPr>
          <w:instrText xml:space="preserve"> PAGEREF _Toc48049842 \h </w:instrText>
        </w:r>
        <w:r w:rsidR="00FE5F9F">
          <w:rPr>
            <w:noProof/>
            <w:webHidden/>
          </w:rPr>
        </w:r>
        <w:r w:rsidR="00FE5F9F">
          <w:rPr>
            <w:noProof/>
            <w:webHidden/>
          </w:rPr>
          <w:fldChar w:fldCharType="separate"/>
        </w:r>
        <w:r w:rsidR="00FE5F9F">
          <w:rPr>
            <w:noProof/>
            <w:webHidden/>
          </w:rPr>
          <w:t>16</w:t>
        </w:r>
        <w:r w:rsidR="00FE5F9F">
          <w:rPr>
            <w:noProof/>
            <w:webHidden/>
          </w:rPr>
          <w:fldChar w:fldCharType="end"/>
        </w:r>
      </w:hyperlink>
    </w:p>
    <w:p w14:paraId="301AA050" w14:textId="3359B41A" w:rsidR="00FE5F9F" w:rsidRDefault="00575F6C">
      <w:pPr>
        <w:pStyle w:val="TableofFigures"/>
        <w:tabs>
          <w:tab w:val="right" w:leader="dot" w:pos="9016"/>
        </w:tabs>
        <w:rPr>
          <w:rFonts w:asciiTheme="minorHAnsi" w:eastAsiaTheme="minorEastAsia" w:hAnsiTheme="minorHAnsi" w:cstheme="minorBidi"/>
          <w:noProof/>
          <w:sz w:val="22"/>
          <w:szCs w:val="22"/>
          <w:lang w:eastAsia="sr-Cyrl-RS"/>
        </w:rPr>
      </w:pPr>
      <w:hyperlink w:anchor="_Toc48049843" w:history="1">
        <w:r w:rsidR="00FE5F9F" w:rsidRPr="00EC6194">
          <w:rPr>
            <w:rStyle w:val="Hyperlink"/>
            <w:noProof/>
          </w:rPr>
          <w:t>(2.5)</w:t>
        </w:r>
        <w:r w:rsidR="00FE5F9F">
          <w:rPr>
            <w:rStyle w:val="Hyperlink"/>
            <w:noProof/>
          </w:rPr>
          <w:t xml:space="preserve"> Број тежинских коефицијената потпуно повезаног слоја</w:t>
        </w:r>
        <w:r w:rsidR="00FE5F9F">
          <w:rPr>
            <w:noProof/>
            <w:webHidden/>
          </w:rPr>
          <w:tab/>
        </w:r>
        <w:r w:rsidR="00FE5F9F">
          <w:rPr>
            <w:noProof/>
            <w:webHidden/>
          </w:rPr>
          <w:fldChar w:fldCharType="begin"/>
        </w:r>
        <w:r w:rsidR="00FE5F9F">
          <w:rPr>
            <w:noProof/>
            <w:webHidden/>
          </w:rPr>
          <w:instrText xml:space="preserve"> PAGEREF _Toc48049843 \h </w:instrText>
        </w:r>
        <w:r w:rsidR="00FE5F9F">
          <w:rPr>
            <w:noProof/>
            <w:webHidden/>
          </w:rPr>
        </w:r>
        <w:r w:rsidR="00FE5F9F">
          <w:rPr>
            <w:noProof/>
            <w:webHidden/>
          </w:rPr>
          <w:fldChar w:fldCharType="separate"/>
        </w:r>
        <w:r w:rsidR="00FE5F9F">
          <w:rPr>
            <w:noProof/>
            <w:webHidden/>
          </w:rPr>
          <w:t>18</w:t>
        </w:r>
        <w:r w:rsidR="00FE5F9F">
          <w:rPr>
            <w:noProof/>
            <w:webHidden/>
          </w:rPr>
          <w:fldChar w:fldCharType="end"/>
        </w:r>
      </w:hyperlink>
    </w:p>
    <w:p w14:paraId="0884DFC1" w14:textId="135F0BE9" w:rsidR="00FE5F9F" w:rsidRDefault="00575F6C">
      <w:pPr>
        <w:pStyle w:val="TableofFigures"/>
        <w:tabs>
          <w:tab w:val="right" w:leader="dot" w:pos="9016"/>
        </w:tabs>
        <w:rPr>
          <w:rFonts w:asciiTheme="minorHAnsi" w:eastAsiaTheme="minorEastAsia" w:hAnsiTheme="minorHAnsi" w:cstheme="minorBidi"/>
          <w:noProof/>
          <w:sz w:val="22"/>
          <w:szCs w:val="22"/>
          <w:lang w:eastAsia="sr-Cyrl-RS"/>
        </w:rPr>
      </w:pPr>
      <w:hyperlink w:anchor="_Toc48049844" w:history="1">
        <w:r w:rsidR="00FE5F9F" w:rsidRPr="00EC6194">
          <w:rPr>
            <w:rStyle w:val="Hyperlink"/>
            <w:noProof/>
          </w:rPr>
          <w:t>(3.1)</w:t>
        </w:r>
        <w:r w:rsidR="00FE5F9F">
          <w:rPr>
            <w:rStyle w:val="Hyperlink"/>
            <w:noProof/>
          </w:rPr>
          <w:t xml:space="preserve"> Нормализација излазних вредности апликације за лабелирање</w:t>
        </w:r>
        <w:r w:rsidR="00FE5F9F">
          <w:rPr>
            <w:noProof/>
            <w:webHidden/>
          </w:rPr>
          <w:tab/>
        </w:r>
        <w:r w:rsidR="00FE5F9F">
          <w:rPr>
            <w:noProof/>
            <w:webHidden/>
          </w:rPr>
          <w:fldChar w:fldCharType="begin"/>
        </w:r>
        <w:r w:rsidR="00FE5F9F">
          <w:rPr>
            <w:noProof/>
            <w:webHidden/>
          </w:rPr>
          <w:instrText xml:space="preserve"> PAGEREF _Toc48049844 \h </w:instrText>
        </w:r>
        <w:r w:rsidR="00FE5F9F">
          <w:rPr>
            <w:noProof/>
            <w:webHidden/>
          </w:rPr>
        </w:r>
        <w:r w:rsidR="00FE5F9F">
          <w:rPr>
            <w:noProof/>
            <w:webHidden/>
          </w:rPr>
          <w:fldChar w:fldCharType="separate"/>
        </w:r>
        <w:r w:rsidR="00FE5F9F">
          <w:rPr>
            <w:noProof/>
            <w:webHidden/>
          </w:rPr>
          <w:t>31</w:t>
        </w:r>
        <w:r w:rsidR="00FE5F9F">
          <w:rPr>
            <w:noProof/>
            <w:webHidden/>
          </w:rPr>
          <w:fldChar w:fldCharType="end"/>
        </w:r>
      </w:hyperlink>
    </w:p>
    <w:p w14:paraId="6C88958D" w14:textId="249E5231" w:rsidR="00FE5F9F" w:rsidRDefault="00575F6C">
      <w:pPr>
        <w:pStyle w:val="TableofFigures"/>
        <w:tabs>
          <w:tab w:val="right" w:leader="dot" w:pos="9016"/>
        </w:tabs>
        <w:rPr>
          <w:rFonts w:asciiTheme="minorHAnsi" w:eastAsiaTheme="minorEastAsia" w:hAnsiTheme="minorHAnsi" w:cstheme="minorBidi"/>
          <w:noProof/>
          <w:sz w:val="22"/>
          <w:szCs w:val="22"/>
          <w:lang w:eastAsia="sr-Cyrl-RS"/>
        </w:rPr>
      </w:pPr>
      <w:hyperlink w:anchor="_Toc48049845" w:history="1">
        <w:r w:rsidR="00FE5F9F" w:rsidRPr="00EC6194">
          <w:rPr>
            <w:rStyle w:val="Hyperlink"/>
            <w:noProof/>
          </w:rPr>
          <w:t>(</w:t>
        </w:r>
        <w:r w:rsidR="00FE5F9F" w:rsidRPr="00EC6194">
          <w:rPr>
            <w:rStyle w:val="Hyperlink"/>
            <w:noProof/>
            <w:lang w:val="en-US"/>
          </w:rPr>
          <w:t>4</w:t>
        </w:r>
        <w:r w:rsidR="00FE5F9F" w:rsidRPr="00EC6194">
          <w:rPr>
            <w:rStyle w:val="Hyperlink"/>
            <w:noProof/>
          </w:rPr>
          <w:t>.1)</w:t>
        </w:r>
        <w:r w:rsidR="00FE5F9F">
          <w:rPr>
            <w:rStyle w:val="Hyperlink"/>
            <w:noProof/>
            <w:lang w:val="en-US"/>
          </w:rPr>
          <w:t xml:space="preserve"> </w:t>
        </w:r>
        <w:r w:rsidR="00FE5F9F" w:rsidRPr="00FE5F9F">
          <w:rPr>
            <w:rStyle w:val="Hyperlink"/>
            <w:i/>
            <w:iCs/>
            <w:noProof/>
            <w:lang w:val="en-US"/>
          </w:rPr>
          <w:t>Simple moving average</w:t>
        </w:r>
        <w:r w:rsidR="00FE5F9F">
          <w:rPr>
            <w:noProof/>
            <w:webHidden/>
          </w:rPr>
          <w:tab/>
        </w:r>
        <w:r w:rsidR="00FE5F9F">
          <w:rPr>
            <w:noProof/>
            <w:webHidden/>
          </w:rPr>
          <w:fldChar w:fldCharType="begin"/>
        </w:r>
        <w:r w:rsidR="00FE5F9F">
          <w:rPr>
            <w:noProof/>
            <w:webHidden/>
          </w:rPr>
          <w:instrText xml:space="preserve"> PAGEREF _Toc48049845 \h </w:instrText>
        </w:r>
        <w:r w:rsidR="00FE5F9F">
          <w:rPr>
            <w:noProof/>
            <w:webHidden/>
          </w:rPr>
        </w:r>
        <w:r w:rsidR="00FE5F9F">
          <w:rPr>
            <w:noProof/>
            <w:webHidden/>
          </w:rPr>
          <w:fldChar w:fldCharType="separate"/>
        </w:r>
        <w:r w:rsidR="00FE5F9F">
          <w:rPr>
            <w:noProof/>
            <w:webHidden/>
          </w:rPr>
          <w:t>46</w:t>
        </w:r>
        <w:r w:rsidR="00FE5F9F">
          <w:rPr>
            <w:noProof/>
            <w:webHidden/>
          </w:rPr>
          <w:fldChar w:fldCharType="end"/>
        </w:r>
      </w:hyperlink>
    </w:p>
    <w:p w14:paraId="55F495CB" w14:textId="4EDE2308" w:rsidR="00C6188B" w:rsidRPr="00C6188B" w:rsidRDefault="00C6188B" w:rsidP="00A667E7">
      <w:pPr>
        <w:tabs>
          <w:tab w:val="left" w:pos="1575"/>
        </w:tabs>
        <w:spacing w:after="120"/>
        <w:ind w:firstLine="0"/>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0" w:name="_Ref46529312"/>
      <w:bookmarkStart w:id="11" w:name="_Ref46529325"/>
      <w:bookmarkStart w:id="12" w:name="_Ref46530046"/>
      <w:bookmarkStart w:id="13" w:name="_Ref46530632"/>
      <w:bookmarkStart w:id="14" w:name="_Toc47368083"/>
      <w:r w:rsidRPr="00162E3D">
        <w:t>Увод</w:t>
      </w:r>
      <w:bookmarkEnd w:id="10"/>
      <w:bookmarkEnd w:id="11"/>
      <w:bookmarkEnd w:id="12"/>
      <w:bookmarkEnd w:id="13"/>
      <w:bookmarkEnd w:id="14"/>
    </w:p>
    <w:p w14:paraId="1220085C" w14:textId="7EA66A0D"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sidR="00AF3C44">
        <w:t>енг</w:t>
      </w:r>
      <w:r>
        <w:rPr>
          <w:lang w:val="sr-Latn-RS"/>
        </w:rPr>
        <w:t xml:space="preserve">.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3F160A">
        <w:t>коришћења</w:t>
      </w:r>
      <w:r w:rsidR="004B1334">
        <w:t xml:space="preserve"> техника Дубоког учења унутар аутомобилске индустрије. </w:t>
      </w:r>
    </w:p>
    <w:p w14:paraId="71ED6E69" w14:textId="2CCF28F5" w:rsidR="004B1334" w:rsidRDefault="003B7172" w:rsidP="00A667E7">
      <w:pPr>
        <w:spacing w:after="120"/>
        <w:ind w:firstLine="360"/>
        <w:rPr>
          <w:b/>
          <w:i/>
        </w:rPr>
      </w:pPr>
      <w:r>
        <w:t xml:space="preserve">Технике </w:t>
      </w:r>
      <w:r w:rsidR="00423D6C">
        <w:t>д</w:t>
      </w:r>
      <w:r>
        <w:t xml:space="preserve">убоког учења налазе све већу примену унутар аутомобилске индустрије због њихове природе </w:t>
      </w:r>
      <w:r w:rsidR="003F160A">
        <w:t>прилагођавања</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 xml:space="preserve">његових делова, аутономне вожње, </w:t>
      </w:r>
      <w:r w:rsidR="003F160A">
        <w:t>коришћења</w:t>
      </w:r>
      <w:r w:rsidR="00C94B0F">
        <w:t xml:space="preserve">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336E39BB"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5C73E19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сетом података</w:t>
      </w:r>
      <w:r w:rsidR="00307C74">
        <w:t>,</w:t>
      </w:r>
      <w:r>
        <w:t xml:space="preserve"> (</w:t>
      </w:r>
      <w:r w:rsidR="00AF3C44">
        <w:t>енг</w:t>
      </w:r>
      <w:r>
        <w:t>. Dataset) који се користио за обучавање целокупног система. Имплементација ових алата укључује</w:t>
      </w:r>
      <w:r w:rsidR="00307C74">
        <w:t>:</w:t>
      </w:r>
      <w:r>
        <w:t xml:space="preserve"> алат за </w:t>
      </w:r>
      <w:r w:rsidR="0026221C">
        <w:t>генерисање сета фотографија које су кориштене</w:t>
      </w:r>
      <w:r>
        <w:t xml:space="preserve"> за обучавање система, алат за лабелирање сета података кроз све фазе </w:t>
      </w:r>
      <w:r>
        <w:lastRenderedPageBreak/>
        <w:t xml:space="preserve">обучавања, алата за </w:t>
      </w:r>
      <w:r w:rsidR="0026221C">
        <w:t>аугментацију сета података (</w:t>
      </w:r>
      <w:r w:rsidR="00AF3C44">
        <w:t>енг</w:t>
      </w:r>
      <w:r w:rsidR="0026221C">
        <w:t>. Data set augmentation</w:t>
      </w:r>
      <w:r w:rsidR="00307C74">
        <w:t>)</w:t>
      </w:r>
      <w:r w:rsidR="0026221C">
        <w:t xml:space="preserve"> и разних помоћних алата за манипулацију тог сета података.</w:t>
      </w:r>
    </w:p>
    <w:p w14:paraId="1B148DB8" w14:textId="24C74A67"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704905A"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Машинског учења, Дубоког учења и Конволутивних неуронских мрежа. </w:t>
      </w:r>
      <w:r w:rsidR="00EF0997">
        <w:t>Описане су специфичности у различитим типовима приступа учењу у алгоритмима Дубоког учења, као и пр</w:t>
      </w:r>
      <w:r w:rsidR="00B01830">
        <w:t>актич</w:t>
      </w:r>
      <w:r w:rsidR="00DC4483">
        <w:t>не примене Д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а су програмска решења генерисања и лабелирања сетова података потребних за обучавање неуронских мрежа</w:t>
      </w:r>
      <w:r w:rsidR="00E157AE">
        <w:rPr>
          <w:bCs/>
        </w:rPr>
        <w:t xml:space="preserve"> и</w:t>
      </w:r>
      <w:r w:rsidR="009E1AFF">
        <w:rPr>
          <w:bCs/>
        </w:rPr>
        <w:t xml:space="preserve"> излазне датотеке из програма за лабелирање.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7139754A" w:rsidR="002B7D09" w:rsidRPr="002B7D09" w:rsidRDefault="00086F8F" w:rsidP="00861442">
      <w:pPr>
        <w:pStyle w:val="ListParagraph"/>
        <w:numPr>
          <w:ilvl w:val="0"/>
          <w:numId w:val="5"/>
        </w:numPr>
        <w:spacing w:after="120"/>
        <w:rPr>
          <w:bC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rPr>
        <w:t xml:space="preserve">Евалуација – </w:t>
      </w:r>
      <w:r>
        <w:rPr>
          <w:bC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5" w:name="_Ref46530066"/>
      <w:bookmarkStart w:id="16" w:name="_Ref46530213"/>
      <w:bookmarkStart w:id="17" w:name="_Toc47368084"/>
      <w:r w:rsidRPr="008D713A">
        <w:t>Теоријске</w:t>
      </w:r>
      <w:r>
        <w:t xml:space="preserve"> основе</w:t>
      </w:r>
      <w:bookmarkEnd w:id="15"/>
      <w:bookmarkEnd w:id="16"/>
      <w:bookmarkEnd w:id="17"/>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8" w:name="_Toc47368085"/>
      <w:r w:rsidR="00DE5BD3" w:rsidRPr="00423D6C">
        <w:t>Машинско</w:t>
      </w:r>
      <w:r>
        <w:t xml:space="preserve"> учење</w:t>
      </w:r>
      <w:bookmarkEnd w:id="18"/>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6D73C967"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сетом података који није видео. </w:t>
      </w:r>
    </w:p>
    <w:p w14:paraId="555DBF0C" w14:textId="6230BB5D" w:rsidR="002F1D4B" w:rsidRDefault="000B25F5" w:rsidP="00E31C7C">
      <w:pPr>
        <w:spacing w:after="120"/>
      </w:pPr>
      <w:r>
        <w:t>Подаци које шаљемо на улаз алгоритама машинског учења још се називају и подаци за тренинг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05C83B23"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rsidRPr="00CF0AE0">
        <w:rPr>
          <w:i/>
          <w:iCs/>
        </w:rPr>
        <w:t>Ciri</w:t>
      </w:r>
      <w:r w:rsidR="005F678E">
        <w:t xml:space="preserve">, </w:t>
      </w:r>
      <w:r w:rsidR="005F678E" w:rsidRPr="00CF0AE0">
        <w:rPr>
          <w:i/>
          <w:iCs/>
        </w:rPr>
        <w:t>Alexa</w:t>
      </w:r>
      <w:r w:rsidR="005F678E">
        <w:t xml:space="preserve">, </w:t>
      </w:r>
      <w:r w:rsidR="005F678E" w:rsidRPr="00CF0AE0">
        <w:rPr>
          <w:i/>
          <w:iCs/>
        </w:rPr>
        <w:t>Google Now</w:t>
      </w:r>
      <w:r w:rsidR="005F678E">
        <w:t>. Могу се пронаћи као део предикција које користе ГПС (</w:t>
      </w:r>
      <w:r w:rsidR="00AF3C44">
        <w:t>енг</w:t>
      </w:r>
      <w:r w:rsidR="005F678E">
        <w:t xml:space="preserve">. GPS) сервиси,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19" w:name="_Toc47368086"/>
      <w:r w:rsidRPr="00423D6C">
        <w:t>Надгледано</w:t>
      </w:r>
      <w:r>
        <w:t xml:space="preserve"> учење</w:t>
      </w:r>
      <w:bookmarkEnd w:id="19"/>
    </w:p>
    <w:p w14:paraId="1CF9CBBF" w14:textId="3072192B"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и жељених излазних података. Сет података за тренинг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pPr>
      <w:r>
        <w:t xml:space="preserve">Овакав приступ учењу захтева велику количину података за тренинг,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0" w:name="_Toc47368087"/>
      <w:r w:rsidRPr="002C2E96">
        <w:t>Ненадгледано</w:t>
      </w:r>
      <w:r>
        <w:t xml:space="preserve"> учење</w:t>
      </w:r>
      <w:bookmarkEnd w:id="20"/>
    </w:p>
    <w:p w14:paraId="3BB33E49" w14:textId="0A68EA46" w:rsidR="00CB5AA2" w:rsidRDefault="00913B20" w:rsidP="00E31C7C">
      <w:pPr>
        <w:spacing w:after="120"/>
        <w:ind w:firstLine="720"/>
      </w:pPr>
      <w: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1" w:name="_Toc47368088"/>
      <w:r w:rsidRPr="002C2E96">
        <w:t>Полунадгледано</w:t>
      </w:r>
      <w:r>
        <w:t xml:space="preserve"> учење</w:t>
      </w:r>
      <w:bookmarkEnd w:id="21"/>
    </w:p>
    <w:p w14:paraId="695F1828" w14:textId="1F11DAD7" w:rsidR="00913B20" w:rsidRDefault="00913B20" w:rsidP="00E31C7C">
      <w:pPr>
        <w:spacing w:after="120"/>
        <w:ind w:firstLine="720"/>
      </w:pPr>
      <w: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t>мањи број лабелираних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2" w:name="_Toc47368089"/>
      <w:r>
        <w:t>Дубоко учење</w:t>
      </w:r>
      <w:bookmarkEnd w:id="22"/>
    </w:p>
    <w:p w14:paraId="1B3B1AA4" w14:textId="17BA2462" w:rsidR="004E6B88" w:rsidRPr="00A516EF" w:rsidRDefault="00221A16" w:rsidP="00E31C7C">
      <w:pPr>
        <w:spacing w:after="120"/>
        <w:ind w:firstLine="576"/>
        <w:rPr>
          <w:lang w:val="sr-Latn-RS"/>
        </w:rPr>
      </w:pPr>
      <w:r>
        <w:t>Дубоко учење произлази из шире фамилије метода Машинског учења у којима се</w:t>
      </w:r>
      <w:r w:rsidR="00AD1B60">
        <w:t>, као носиоци процеса М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7C16EB4D" w:rsidR="00332146" w:rsidRDefault="00332146" w:rsidP="00E31C7C">
      <w:pPr>
        <w:spacing w:after="120"/>
        <w:ind w:firstLine="576"/>
      </w:pPr>
      <w: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Код Дубоког учења постоји и Дубоко појачано учење</w:t>
      </w:r>
      <w:r w:rsidR="00242600">
        <w:t xml:space="preserve"> (</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7777777" w:rsidR="00242600" w:rsidRDefault="00242600" w:rsidP="00E31C7C">
      <w:pPr>
        <w:spacing w:after="120"/>
        <w:ind w:firstLine="576"/>
      </w:pPr>
      <w: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w:t>
      </w:r>
      <w:r w:rsidR="007120AC">
        <w:lastRenderedPageBreak/>
        <w:t xml:space="preserve">специфично за Д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t>Оно што Дубоко учење чини занимљивим јесте да може бити пр</w:t>
      </w:r>
      <w:r w:rsidR="0051136A">
        <w:t>имењено у скоро сваком домену. С</w:t>
      </w:r>
      <w:r>
        <w:t>пецифичности некаквог проблема не морају бити унапред дизајниране,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r w:rsidRPr="00817705">
        <w:rPr>
          <w:i/>
          <w:iCs/>
        </w:rPr>
        <w:t>ResNet</w:t>
      </w:r>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3" w:name="_Toc47368090"/>
      <w:r>
        <w:t>Вештачке</w:t>
      </w:r>
      <w:r w:rsidR="00F45A36">
        <w:t xml:space="preserve"> неуронске мреже</w:t>
      </w:r>
      <w:bookmarkEnd w:id="23"/>
    </w:p>
    <w:p w14:paraId="16770A9A" w14:textId="451CBEEC"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63938BF5"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AF3C44">
        <w:t>енг</w:t>
      </w:r>
      <w:r w:rsidR="00BF78D0">
        <w:t xml:space="preserve">. </w:t>
      </w:r>
      <w:r w:rsidR="00BF78D0" w:rsidRPr="00CF0AE0">
        <w:rPr>
          <w:i/>
          <w:iCs/>
        </w:rPr>
        <w:t>Backpropagation</w:t>
      </w:r>
      <w:r w:rsidR="00BF78D0">
        <w:t xml:space="preserve">)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rPr>
      </w:pPr>
      <w: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5F034AB" w:rsidR="001D0AEA" w:rsidRPr="0053369E" w:rsidRDefault="00BC4B54" w:rsidP="00BC4B54">
      <w:pPr>
        <w:pStyle w:val="Caption"/>
      </w:pPr>
      <w:bookmarkStart w:id="24" w:name="_Toc47368124"/>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4"/>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C4028AF" w:rsidR="00D62F5D" w:rsidRDefault="00F021FD" w:rsidP="00E31C7C">
      <w:pPr>
        <w:spacing w:after="120"/>
      </w:pPr>
      <w:commentRangeStart w:id="25"/>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w:t>
      </w:r>
      <w:commentRangeEnd w:id="25"/>
      <w:r w:rsidR="00612613">
        <w:rPr>
          <w:rStyle w:val="CommentReference"/>
          <w:lang w:eastAsia="ar-SA"/>
        </w:rPr>
        <w:commentReference w:id="25"/>
      </w:r>
      <w:r>
        <w:t xml:space="preserve"> </w:t>
      </w:r>
      <w:commentRangeStart w:id="26"/>
      <w:r w:rsidR="00276A5B">
        <w:t>Првенствено неуронске мреже раде са нумеричким подацима, па и ако се врши обрада стринга,  врши се обрада над његовом нумеричком представом.</w:t>
      </w:r>
      <w:commentRangeEnd w:id="26"/>
      <w:r w:rsidR="00276A5B">
        <w:rPr>
          <w:rStyle w:val="CommentReference"/>
          <w:lang w:eastAsia="ar-SA"/>
        </w:rPr>
        <w:commentReference w:id="26"/>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C57988"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pt;height:4in">
            <v:imagedata r:id="rId21" o:title="ai"/>
          </v:shape>
        </w:pict>
      </w:r>
    </w:p>
    <w:p w14:paraId="3A4DD080" w14:textId="0D9E724A" w:rsidR="000F232B" w:rsidRPr="0053369E" w:rsidRDefault="0053369E" w:rsidP="00A667E7">
      <w:pPr>
        <w:pStyle w:val="Caption"/>
      </w:pPr>
      <w:bookmarkStart w:id="27" w:name="_Toc47368125"/>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7"/>
      <w:r>
        <w:rPr>
          <w:noProof/>
        </w:rPr>
        <w:fldChar w:fldCharType="end"/>
      </w:r>
    </w:p>
    <w:p w14:paraId="20C03157" w14:textId="567B6386" w:rsidR="00F148A8" w:rsidRDefault="002444C3" w:rsidP="00E31C7C">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 xml:space="preserve">Неке од познатијих </w:t>
      </w:r>
      <w:r w:rsidR="00CF0AE0">
        <w:t>архитектура</w:t>
      </w:r>
      <w:r w:rsidR="00F148A8">
        <w:t xml:space="preserve"> укључују:</w:t>
      </w:r>
    </w:p>
    <w:p w14:paraId="0831988C" w14:textId="77777777" w:rsidR="00F148A8" w:rsidRDefault="00F148A8" w:rsidP="00861442">
      <w:pPr>
        <w:pStyle w:val="ListParagraph"/>
        <w:numPr>
          <w:ilvl w:val="0"/>
          <w:numId w:val="1"/>
        </w:numPr>
        <w:spacing w:after="120"/>
      </w:pPr>
      <w:r w:rsidRPr="00CF0AE0">
        <w:rPr>
          <w:i/>
          <w:iCs/>
        </w:rPr>
        <w:t>Feed forward</w:t>
      </w:r>
      <w:r>
        <w:t xml:space="preserve"> архитектуру</w:t>
      </w:r>
    </w:p>
    <w:p w14:paraId="71B5E057" w14:textId="77777777" w:rsidR="00F148A8" w:rsidRDefault="00F148A8" w:rsidP="00861442">
      <w:pPr>
        <w:pStyle w:val="ListParagraph"/>
        <w:numPr>
          <w:ilvl w:val="0"/>
          <w:numId w:val="1"/>
        </w:numPr>
        <w:spacing w:after="120"/>
      </w:pPr>
      <w:r>
        <w:t xml:space="preserve">Дубоку </w:t>
      </w:r>
      <w:r w:rsidRPr="00CF0AE0">
        <w:rPr>
          <w:i/>
          <w:iCs/>
        </w:rPr>
        <w:t>Feed forward</w:t>
      </w:r>
      <w:r>
        <w:t xml:space="preserve"> архитектуру</w:t>
      </w:r>
    </w:p>
    <w:p w14:paraId="696C4D42" w14:textId="77777777" w:rsidR="00F148A8" w:rsidRDefault="00F148A8" w:rsidP="00861442">
      <w:pPr>
        <w:pStyle w:val="ListParagraph"/>
        <w:numPr>
          <w:ilvl w:val="0"/>
          <w:numId w:val="1"/>
        </w:numPr>
        <w:spacing w:after="120"/>
      </w:pPr>
      <w:r>
        <w:t xml:space="preserve">Рекурентне неуронске мреже </w:t>
      </w:r>
    </w:p>
    <w:p w14:paraId="7ADCCD4A" w14:textId="77777777" w:rsidR="00F148A8" w:rsidRDefault="00F148A8" w:rsidP="00861442">
      <w:pPr>
        <w:pStyle w:val="ListParagraph"/>
        <w:numPr>
          <w:ilvl w:val="0"/>
          <w:numId w:val="1"/>
        </w:numPr>
        <w:spacing w:after="120"/>
      </w:pPr>
      <w:r>
        <w:t xml:space="preserve">Конволутивне неуронске мреже </w:t>
      </w:r>
    </w:p>
    <w:p w14:paraId="03BC9ACE" w14:textId="38CCC9AD" w:rsidR="00F148A8" w:rsidRPr="00F148A8" w:rsidRDefault="00F148A8" w:rsidP="00E31C7C">
      <w:pPr>
        <w:spacing w:after="120"/>
        <w:ind w:firstLine="720"/>
      </w:pPr>
      <w:r>
        <w:t>Нама најзначајнија архитектура, која се</w:t>
      </w:r>
      <w:r w:rsidR="0041412C">
        <w:t xml:space="preserve"> и</w:t>
      </w:r>
      <w:r>
        <w:t xml:space="preserve"> користи приликом израде овог рада јесте </w:t>
      </w:r>
      <w:r w:rsidR="00CF0AE0">
        <w:t>к</w:t>
      </w:r>
      <w:r>
        <w:t>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4E182173" w:rsidR="00263353" w:rsidRDefault="008D6EFE" w:rsidP="00A667E7">
      <w:pPr>
        <w:pStyle w:val="Heading3"/>
        <w:spacing w:after="120"/>
      </w:pPr>
      <w:bookmarkStart w:id="28" w:name="_Toc47368091"/>
      <w:r>
        <w:t>П</w:t>
      </w:r>
      <w:r w:rsidR="00263353">
        <w:t>римене Дубоког учења</w:t>
      </w:r>
      <w:bookmarkEnd w:id="28"/>
    </w:p>
    <w:p w14:paraId="37BCDCF5" w14:textId="26121F48" w:rsidR="00263353" w:rsidRDefault="008D33F1" w:rsidP="00E31C7C">
      <w:pPr>
        <w:spacing w:after="120"/>
        <w:ind w:firstLine="720"/>
      </w:pPr>
      <w:r>
        <w:t>У наре</w:t>
      </w:r>
      <w:r w:rsidR="006242F9">
        <w:t xml:space="preserve">дном делу дат је кратак преглед неких </w:t>
      </w:r>
      <w:r w:rsidR="006F3426">
        <w:t>примена Д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p>
    <w:p w14:paraId="2C9F7A84" w14:textId="2C97BA04" w:rsidR="008B40D9" w:rsidRPr="00A025BC" w:rsidRDefault="00860B00" w:rsidP="00E31C7C">
      <w:pPr>
        <w:spacing w:after="120"/>
        <w:ind w:firstLine="720"/>
      </w:pPr>
      <w:r>
        <w:t>Класификација фотографија</w:t>
      </w:r>
      <w:r w:rsidR="001E3ECE">
        <w:t xml:space="preserve"> на бази Д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ИЛСВРЦ-а (</w:t>
      </w:r>
      <w:r w:rsidR="00AF3C44">
        <w:t>енг</w:t>
      </w:r>
      <w:r w:rsidR="002D229C">
        <w:t xml:space="preserve">. </w:t>
      </w:r>
      <w:r w:rsidR="002D229C" w:rsidRPr="00687DD5">
        <w:rPr>
          <w:i/>
          <w:iCs/>
        </w:rPr>
        <w:t>Large Scale Visual Recognition Challenge (ILSVRC)</w:t>
      </w:r>
      <w:r w:rsidR="002D229C">
        <w:t xml:space="preserve">) из 2017. </w:t>
      </w:r>
      <w:r w:rsidR="002D229C">
        <w:lastRenderedPageBreak/>
        <w:t xml:space="preserve">године показују да је грешка класификације </w:t>
      </w:r>
      <w:r w:rsidR="004D2EA0">
        <w:t>објеката</w:t>
      </w:r>
      <w:r w:rsidR="002D229C">
        <w:t xml:space="preserve">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US"/>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BFA67CA" w14:textId="4EA73655" w:rsidR="0053369E" w:rsidRPr="0053369E" w:rsidRDefault="0053369E" w:rsidP="00A667E7">
      <w:pPr>
        <w:pStyle w:val="Caption"/>
      </w:pPr>
      <w:bookmarkStart w:id="29" w:name="_Toc4736815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w:t>
      </w:r>
      <w:r w:rsidRPr="003C26F8">
        <w:t xml:space="preserve">Грешка класификације на основу </w:t>
      </w:r>
      <w:r w:rsidRPr="00E31C7C">
        <w:rPr>
          <w:i/>
          <w:iCs/>
        </w:rPr>
        <w:t>ImageNet</w:t>
      </w:r>
      <w:r w:rsidRPr="003C26F8">
        <w:t xml:space="preserve"> сета по</w:t>
      </w:r>
      <w:r w:rsidR="0045357C">
        <w:t>д</w:t>
      </w:r>
      <w:r w:rsidRPr="003C26F8">
        <w:t>атака према</w:t>
      </w:r>
      <w:r>
        <w:t xml:space="preserve"> </w:t>
      </w:r>
      <w:r>
        <w:fldChar w:fldCharType="begin" w:fldLock="1"/>
      </w:r>
      <w: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fldChar w:fldCharType="separate"/>
      </w:r>
      <w:r w:rsidRPr="0053369E">
        <w:rPr>
          <w:noProof/>
        </w:rPr>
        <w:t>[9]</w:t>
      </w:r>
      <w:bookmarkEnd w:id="29"/>
      <w:r>
        <w:fldChar w:fldCharType="end"/>
      </w:r>
    </w:p>
    <w:p w14:paraId="1B840099" w14:textId="7BCD5C38"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3C74C0">
        <w:t>сету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US"/>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1089CABC" w:rsidR="003C74C0" w:rsidRDefault="0053369E" w:rsidP="00A667E7">
      <w:pPr>
        <w:pStyle w:val="Caption"/>
      </w:pPr>
      <w:bookmarkStart w:id="30" w:name="_Toc47368126"/>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w:t>
      </w:r>
      <w:r>
        <w:t xml:space="preserve">Најбоље </w:t>
      </w:r>
      <w:r w:rsidRPr="00292DC3">
        <w:rPr>
          <w:i/>
          <w:iCs/>
        </w:rPr>
        <w:t>PER</w:t>
      </w:r>
      <w:r>
        <w:t xml:space="preserve"> над </w:t>
      </w:r>
      <w:r w:rsidRPr="00292DC3">
        <w:rPr>
          <w:i/>
          <w:iCs/>
        </w:rPr>
        <w:t>TIMIT</w:t>
      </w:r>
      <w:r>
        <w:t xml:space="preserve"> сетом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30"/>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C57988" w:rsidP="00A667E7">
      <w:pPr>
        <w:keepNext/>
        <w:spacing w:after="120"/>
        <w:jc w:val="center"/>
      </w:pPr>
      <w:r>
        <w:lastRenderedPageBreak/>
        <w:pict w14:anchorId="4DACF1DB">
          <v:shape id="_x0000_i1026" type="#_x0000_t75" style="width:288.5pt;height:288.5pt">
            <v:imagedata r:id="rId24" o:title="BeFunky-collage"/>
          </v:shape>
        </w:pict>
      </w:r>
    </w:p>
    <w:p w14:paraId="097A2238" w14:textId="176E383A" w:rsidR="00D47F58" w:rsidRPr="00503C33" w:rsidRDefault="00292DC3" w:rsidP="00A667E7">
      <w:pPr>
        <w:pStyle w:val="Caption"/>
      </w:pPr>
      <w:bookmarkStart w:id="31" w:name="_Toc47368127"/>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rsidRPr="00292DC3">
        <w:t xml:space="preserve"> </w:t>
      </w:r>
      <w:r w:rsidRPr="00292DC3">
        <w:rPr>
          <w:i/>
          <w:iCs/>
        </w:rPr>
        <w:t>deepart.io</w:t>
      </w:r>
      <w:r>
        <w:t xml:space="preserve"> у комбинацији са Ван Гоговом Звезданом ноћи</w:t>
      </w:r>
      <w:bookmarkEnd w:id="31"/>
    </w:p>
    <w:p w14:paraId="2B1E8055" w14:textId="57867F6F" w:rsidR="00980D1F" w:rsidRPr="00980D1F" w:rsidRDefault="00FD1901" w:rsidP="00E31C7C">
      <w:pPr>
        <w:spacing w:after="120"/>
        <w:ind w:firstLine="576"/>
      </w:pPr>
      <w:r>
        <w:t xml:space="preserve">Постоји и </w:t>
      </w:r>
      <w:r w:rsidR="00980D1F" w:rsidRPr="004D2EA0">
        <w:rPr>
          <w:i/>
          <w:iCs/>
        </w:rPr>
        <w:t>AtomNet</w:t>
      </w:r>
      <w:r w:rsidR="00980D1F">
        <w:t xml:space="preserve"> 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2" w:name="_Toc47368092"/>
      <w:r>
        <w:t>Конволутивне неуронске мреже</w:t>
      </w:r>
      <w:bookmarkEnd w:id="32"/>
    </w:p>
    <w:p w14:paraId="1AC67516" w14:textId="29F5831C"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t xml:space="preserve">битнијих </w:t>
      </w:r>
      <w:r>
        <w:t xml:space="preserve"> карактеристика јесте да су транслационо </w:t>
      </w:r>
      <w:r w:rsidR="004D2EA0">
        <w:t>инваријантне</w:t>
      </w:r>
      <w:r>
        <w:t xml:space="preserve">. </w:t>
      </w:r>
      <w:r w:rsidR="00AD43FF">
        <w:t xml:space="preserve"> Оне су</w:t>
      </w:r>
      <w:r w:rsidR="00690C59">
        <w:t xml:space="preserve">, </w:t>
      </w:r>
      <w:r w:rsidR="00AD43FF">
        <w:t>такође</w:t>
      </w:r>
      <w:r w:rsidR="00690C59">
        <w:t>,</w:t>
      </w:r>
      <w:r w:rsidR="00AD43FF">
        <w:t xml:space="preserve"> врста алгоритма Д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одговарају на стимуланс само унутар ограничене регије визуалног поља, рецептивног </w:t>
      </w:r>
      <w:r w:rsidR="00E71DBF">
        <w:lastRenderedPageBreak/>
        <w:t>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24ECEDEA" w14:textId="12872460"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на неруонска мрежа имплементира два типа слојева: Конволутивни (</w:t>
      </w:r>
      <w:r w:rsidR="00AF3C44">
        <w:t>енг</w:t>
      </w:r>
      <w:r w:rsidR="006E0A65">
        <w:t xml:space="preserve">. </w:t>
      </w:r>
      <w:r w:rsidR="006E0A65" w:rsidRPr="007212D0">
        <w:rPr>
          <w:i/>
          <w:iCs/>
        </w:rPr>
        <w:t>Convolution</w:t>
      </w:r>
      <w:r w:rsidR="006E0A65">
        <w:t>) и Макс-Пул (</w:t>
      </w:r>
      <w:r w:rsidR="00AF3C44">
        <w:t>енг</w:t>
      </w:r>
      <w:r w:rsidR="006E0A65">
        <w:t xml:space="preserve">. </w:t>
      </w:r>
      <w:r w:rsidR="006E0A65" w:rsidRPr="007212D0">
        <w:rPr>
          <w:i/>
          <w:iCs/>
        </w:rPr>
        <w:t>Max-pooling</w:t>
      </w:r>
      <w:r w:rsidR="006E0A65">
        <w:t xml:space="preserve">) 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RELU) 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US"/>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1E89A869" w:rsidR="00CE3D52" w:rsidRDefault="00292DC3" w:rsidP="00A667E7">
      <w:pPr>
        <w:pStyle w:val="Caption"/>
        <w:ind w:firstLine="360"/>
      </w:pPr>
      <w:bookmarkStart w:id="33" w:name="_Toc47368128"/>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292DC3">
        <w:t xml:space="preserve"> </w:t>
      </w:r>
      <w:r>
        <w:t xml:space="preserve">Пример архитектуре конволутивне неуронске мреже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3"/>
      <w:r>
        <w:fldChar w:fldCharType="end"/>
      </w:r>
    </w:p>
    <w:p w14:paraId="7FAF43D1" w14:textId="0DD1A682" w:rsidR="004F0863" w:rsidRDefault="00BF1C63" w:rsidP="00A667E7">
      <w:pPr>
        <w:pStyle w:val="Heading3"/>
        <w:spacing w:after="120"/>
      </w:pPr>
      <w:bookmarkStart w:id="34" w:name="_Toc47368093"/>
      <w:r>
        <w:t>Улаз у мрежу</w:t>
      </w:r>
      <w:bookmarkEnd w:id="34"/>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Default="00C57988" w:rsidP="00A667E7">
      <w:pPr>
        <w:keepNext/>
        <w:spacing w:after="120"/>
        <w:ind w:left="360"/>
        <w:jc w:val="center"/>
      </w:pPr>
      <w:r>
        <w:lastRenderedPageBreak/>
        <w:pict w14:anchorId="3A69E2A2">
          <v:shape id="_x0000_i1027" type="#_x0000_t75" style="width:321pt;height:295.5pt">
            <v:imagedata r:id="rId26" o:title="rgb"/>
          </v:shape>
        </w:pict>
      </w:r>
    </w:p>
    <w:p w14:paraId="2A16BAA5" w14:textId="27F44535" w:rsidR="00213A6C" w:rsidRPr="00292DC3" w:rsidRDefault="00292DC3" w:rsidP="00A667E7">
      <w:pPr>
        <w:pStyle w:val="Caption"/>
      </w:pPr>
      <w:bookmarkStart w:id="35" w:name="_Toc47368129"/>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t xml:space="preserve"> Преглед РГБ канала</w:t>
      </w:r>
      <w:bookmarkEnd w:id="35"/>
    </w:p>
    <w:p w14:paraId="232C6E15" w14:textId="1B68561A" w:rsidR="00973334" w:rsidRDefault="00973334" w:rsidP="00E31C7C">
      <w:pPr>
        <w:spacing w:after="120"/>
        <w:ind w:firstLine="360"/>
      </w:pPr>
      <w: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73180BE8"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Сива слика (</w:t>
      </w:r>
      <w:r w:rsidR="00AF3C44">
        <w:t>енг</w:t>
      </w:r>
      <w:r>
        <w:t xml:space="preserve">. </w:t>
      </w:r>
      <w:r w:rsidRPr="007212D0">
        <w:rPr>
          <w:i/>
          <w:iCs/>
        </w:rPr>
        <w:t>Grayscale</w:t>
      </w:r>
      <w:r>
        <w:t xml:space="preserve">), РГБ, ХСВ, </w:t>
      </w:r>
      <w:r w:rsidR="00AF3C44">
        <w:t>енг</w:t>
      </w:r>
      <w:r>
        <w:t>. CMYK, итд.</w:t>
      </w:r>
    </w:p>
    <w:p w14:paraId="4A5FCB1B" w14:textId="6325F154" w:rsidR="00E86FA3" w:rsidRDefault="00E86FA3" w:rsidP="00A667E7">
      <w:pPr>
        <w:pStyle w:val="Heading3"/>
        <w:spacing w:after="120"/>
      </w:pPr>
      <w:bookmarkStart w:id="36" w:name="_Toc47368094"/>
      <w:r>
        <w:lastRenderedPageBreak/>
        <w:t>Конволутивни слој</w:t>
      </w:r>
      <w:bookmarkEnd w:id="36"/>
    </w:p>
    <w:p w14:paraId="5689FD4D" w14:textId="77777777" w:rsidR="00292DC3" w:rsidRDefault="004B4C3A" w:rsidP="00A667E7">
      <w:pPr>
        <w:keepNext/>
        <w:spacing w:after="120"/>
        <w:ind w:left="360"/>
        <w:jc w:val="center"/>
      </w:pPr>
      <w:r>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92248" cy="3657600"/>
                    </a:xfrm>
                    <a:prstGeom prst="rect">
                      <a:avLst/>
                    </a:prstGeom>
                  </pic:spPr>
                </pic:pic>
              </a:graphicData>
            </a:graphic>
          </wp:inline>
        </w:drawing>
      </w:r>
    </w:p>
    <w:p w14:paraId="57FFA28C" w14:textId="18E7B32A" w:rsidR="002F46E6" w:rsidRDefault="00292DC3" w:rsidP="00A667E7">
      <w:pPr>
        <w:pStyle w:val="Caption"/>
      </w:pPr>
      <w:bookmarkStart w:id="37" w:name="_Toc47368130"/>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292DC3">
        <w:t xml:space="preserve"> </w:t>
      </w:r>
      <w:r>
        <w:t>Приказ операције конволуције</w:t>
      </w:r>
      <w:bookmarkEnd w:id="37"/>
    </w:p>
    <w:p w14:paraId="3041CC46" w14:textId="52480E04"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72C03EF4"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575F6C"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90D440E" w:rsidR="00834EF2" w:rsidRPr="00685859" w:rsidRDefault="00685859" w:rsidP="00834EF2">
            <w:pPr>
              <w:pStyle w:val="Caption"/>
              <w:jc w:val="right"/>
            </w:pPr>
            <w:bookmarkStart w:id="38" w:name="_Toc48049839"/>
            <w: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t>)</w:t>
            </w:r>
            <w:bookmarkEnd w:id="38"/>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17F1A4C0"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w:t>
      </w:r>
      <w:r w:rsidR="00AF3C44">
        <w:t>енг</w:t>
      </w:r>
      <w:r>
        <w:rPr>
          <w:rFonts w:eastAsiaTheme="minorEastAsia"/>
        </w:rPr>
        <w:t xml:space="preserve">. </w:t>
      </w:r>
      <w:r w:rsidRPr="00D524B6">
        <w:rPr>
          <w:rFonts w:eastAsiaTheme="minorEastAsia"/>
          <w:i/>
          <w:iCs/>
        </w:rPr>
        <w:t>Rectified Linear Unit</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442C88B3" w:rsidR="00834EF2" w:rsidRDefault="00685859" w:rsidP="00834EF2">
            <w:pPr>
              <w:pStyle w:val="Caption"/>
              <w:jc w:val="right"/>
              <w:rPr>
                <w:rFonts w:eastAsiaTheme="minorEastAsia"/>
              </w:rPr>
            </w:pPr>
            <w:bookmarkStart w:id="39" w:name="_Toc48049840"/>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Pr>
                <w:rFonts w:eastAsiaTheme="minorEastAsia"/>
              </w:rPr>
              <w:t>)</w:t>
            </w:r>
            <w:bookmarkEnd w:id="39"/>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28ADD7B" w:rsidR="00BB274B" w:rsidRDefault="003628AB" w:rsidP="00861442">
      <w:pPr>
        <w:pStyle w:val="ListParagraph"/>
        <w:numPr>
          <w:ilvl w:val="0"/>
          <w:numId w:val="3"/>
        </w:numPr>
        <w:spacing w:after="120"/>
        <w:rPr>
          <w:rFonts w:eastAsiaTheme="minorEastAsia"/>
        </w:rPr>
      </w:pPr>
      <w:r>
        <w:rPr>
          <w:rFonts w:eastAsiaTheme="minorEastAsia"/>
        </w:rPr>
        <w:t>Истог поравнања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поравнање, тако да проширени сигнал има димензије 6x6x1 и конволвирамо га са кернелом димензија 3x3x1, добићемо излазни сигнал величине 5x5x1</w:t>
      </w:r>
    </w:p>
    <w:p w14:paraId="1C03DF12" w14:textId="30841D2E" w:rsidR="00E31C7C" w:rsidRDefault="003628AB" w:rsidP="00861442">
      <w:pPr>
        <w:pStyle w:val="ListParagraph"/>
        <w:numPr>
          <w:ilvl w:val="0"/>
          <w:numId w:val="3"/>
        </w:numPr>
        <w:spacing w:after="120"/>
        <w:rPr>
          <w:rFonts w:eastAsiaTheme="minorEastAsia"/>
        </w:rPr>
      </w:pPr>
      <w:r>
        <w:rPr>
          <w:rFonts w:eastAsiaTheme="minorEastAsia"/>
        </w:rPr>
        <w:t>Тачног поравнања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сигнал слике величине 5x5x1 конволвирамо са кернелом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3CE5AA28" w:rsidR="00834EF2" w:rsidRDefault="00685859" w:rsidP="00834EF2">
            <w:pPr>
              <w:pStyle w:val="Caption"/>
              <w:jc w:val="right"/>
              <w:rPr>
                <w:rFonts w:eastAsiaTheme="minorEastAsia"/>
              </w:rPr>
            </w:pPr>
            <w:bookmarkStart w:id="40" w:name="_Toc4804984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3</w:t>
            </w:r>
            <w:r w:rsidR="00834EF2">
              <w:rPr>
                <w:rFonts w:eastAsiaTheme="minorEastAsia"/>
              </w:rPr>
              <w:fldChar w:fldCharType="end"/>
            </w:r>
            <w:r>
              <w:rPr>
                <w:rFonts w:eastAsiaTheme="minorEastAsia"/>
              </w:rPr>
              <w:t>)</w:t>
            </w:r>
            <w:bookmarkEnd w:id="40"/>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поравнање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6F541D26" w:rsidR="00834EF2" w:rsidRDefault="00685859" w:rsidP="00C6188B">
            <w:pPr>
              <w:pStyle w:val="Caption"/>
              <w:jc w:val="right"/>
              <w:rPr>
                <w:rFonts w:eastAsiaTheme="minorEastAsia"/>
              </w:rPr>
            </w:pPr>
            <w:bookmarkStart w:id="41" w:name="_Toc4804984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C684B">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C684B">
              <w:rPr>
                <w:rFonts w:eastAsiaTheme="minorEastAsia"/>
                <w:noProof/>
              </w:rPr>
              <w:t>4</w:t>
            </w:r>
            <w:r w:rsidR="00834EF2">
              <w:rPr>
                <w:rFonts w:eastAsiaTheme="minorEastAsia"/>
              </w:rPr>
              <w:fldChar w:fldCharType="end"/>
            </w:r>
            <w:r>
              <w:rPr>
                <w:rFonts w:eastAsiaTheme="minorEastAsia"/>
              </w:rPr>
              <w:t>)</w:t>
            </w:r>
            <w:bookmarkEnd w:id="41"/>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2" w:name="_Toc47368095"/>
      <w:r w:rsidRPr="000A7224">
        <w:rPr>
          <w:i/>
          <w:iCs/>
        </w:rPr>
        <w:t>Pooling</w:t>
      </w:r>
      <w:r>
        <w:t xml:space="preserve"> слој</w:t>
      </w:r>
      <w:bookmarkEnd w:id="42"/>
    </w:p>
    <w:p w14:paraId="2D8BAC76" w14:textId="7FDAB452" w:rsidR="001925F9" w:rsidRDefault="00212FB2" w:rsidP="00E31C7C">
      <w:pPr>
        <w:spacing w:after="120"/>
      </w:pPr>
      <w:r w:rsidRPr="00EE6724">
        <w:rPr>
          <w:i/>
          <w:iCs/>
        </w:rPr>
        <w:t>Pooling</w:t>
      </w:r>
      <w: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r w:rsidR="00F73918">
        <w:rPr>
          <w:rFonts w:eastAsiaTheme="minorEastAsia"/>
        </w:rPr>
        <w:t>н</w:t>
      </w:r>
      <w:r w:rsidR="00C47D46">
        <w:rPr>
          <w:rFonts w:eastAsiaTheme="minorEastAsia"/>
        </w:rPr>
        <w:t xml:space="preserve">зија C (број канала, дубина) остаје непромењена. </w:t>
      </w:r>
      <w:r w:rsidR="00EB19F6">
        <w:rPr>
          <w:rFonts w:eastAsiaTheme="minorEastAsia"/>
        </w:rPr>
        <w:t xml:space="preserve">На пример, ако је </w:t>
      </w:r>
      <w:r w:rsidR="00D524B6" w:rsidRPr="00D524B6">
        <w:rPr>
          <w:i/>
          <w:iCs/>
        </w:rPr>
        <w:t>pooling</w:t>
      </w:r>
      <w:r w:rsidR="00EB19F6">
        <w:t xml:space="preserve"> кернел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r w:rsidRPr="00212FB2">
        <w:t>Pooling</w:t>
      </w:r>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Pr>
          <w:rFonts w:eastAsiaTheme="minorEastAsia"/>
        </w:rPr>
        <w:t>NxN, где N представља димензионалност Макс-пул кернела</w:t>
      </w:r>
    </w:p>
    <w:p w14:paraId="60AAD6BA" w14:textId="39C06518"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NxN улазног сигнала и проналази се средња вредност, која се узима за излазну вредност</w:t>
      </w:r>
      <w:r w:rsidR="00D66C40">
        <w:rPr>
          <w:rFonts w:eastAsiaTheme="minorEastAsia"/>
        </w:rPr>
        <w:t xml:space="preserve">, где N представља </w:t>
      </w:r>
      <w:r w:rsidR="007212D0">
        <w:rPr>
          <w:rFonts w:eastAsiaTheme="minorEastAsia"/>
        </w:rPr>
        <w:t>димензионалност</w:t>
      </w:r>
      <w:r w:rsidR="00D66C40">
        <w:rPr>
          <w:rFonts w:eastAsiaTheme="minorEastAsia"/>
        </w:rPr>
        <w:t xml:space="preserve"> </w:t>
      </w:r>
      <w:r w:rsidR="001867D2" w:rsidRPr="001867D2">
        <w:rPr>
          <w:rFonts w:eastAsiaTheme="minorEastAsia"/>
          <w:i/>
          <w:iCs/>
        </w:rPr>
        <w:t>Average pooling</w:t>
      </w:r>
      <w:r w:rsidR="001867D2">
        <w:rPr>
          <w:rFonts w:eastAsiaTheme="minorEastAsia"/>
        </w:rPr>
        <w:t xml:space="preserve"> </w:t>
      </w:r>
      <w:r w:rsidR="00D66C40">
        <w:rPr>
          <w:rFonts w:eastAsiaTheme="minorEastAsia"/>
        </w:rPr>
        <w:t>кернела</w:t>
      </w:r>
    </w:p>
    <w:p w14:paraId="14FC90F6" w14:textId="596C392B" w:rsidR="00A608FD" w:rsidRDefault="00A608FD" w:rsidP="00E31C7C">
      <w:pPr>
        <w:spacing w:after="120"/>
        <w:ind w:firstLine="360"/>
      </w:pPr>
      <w:r>
        <w:rPr>
          <w:rFonts w:eastAsiaTheme="minorEastAsia"/>
        </w:rPr>
        <w:t xml:space="preserve">Постоје и алтернативне </w:t>
      </w:r>
      <w:r w:rsidRPr="00212FB2">
        <w:t>Pooling</w:t>
      </w:r>
      <w:r>
        <w:t xml:space="preserve"> методе које су предложене, а неке од њих су: </w:t>
      </w:r>
      <w:r w:rsidR="004F7009">
        <w:t xml:space="preserve">фракционални </w:t>
      </w:r>
      <w:r w:rsidR="00416B0F" w:rsidRPr="00416B0F">
        <w:rPr>
          <w:i/>
          <w:iCs/>
        </w:rPr>
        <w:t>max-pool</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33D96ED" w:rsidR="00717DF2" w:rsidRDefault="00717DF2" w:rsidP="00E31C7C">
      <w:pPr>
        <w:spacing w:after="120"/>
        <w:ind w:firstLine="360"/>
      </w:pPr>
      <w:r>
        <w:t xml:space="preserve">Конволутивни слој и </w:t>
      </w:r>
      <w:r w:rsidRPr="001867D2">
        <w:rPr>
          <w:i/>
          <w:iCs/>
        </w:rPr>
        <w:t>Pooling</w:t>
      </w:r>
      <w:r>
        <w:t xml:space="preserve"> слој заједно чине </w:t>
      </w:r>
      <w:r w:rsidRPr="00D524B6">
        <w:rPr>
          <w:i/>
          <w:iCs/>
        </w:rPr>
        <w:t>k</w:t>
      </w:r>
      <w: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3"/>
      <w:r w:rsidR="00767126">
        <w:t>слика</w:t>
      </w:r>
      <w:commentRangeEnd w:id="43"/>
      <w:r w:rsidR="00BA27A8">
        <w:rPr>
          <w:rStyle w:val="CommentReference"/>
          <w:lang w:eastAsia="ar-SA"/>
        </w:rPr>
        <w:commentReference w:id="43"/>
      </w:r>
      <w:r>
        <w:t>, могла да генерализује све ситније детаље.</w:t>
      </w:r>
    </w:p>
    <w:p w14:paraId="17E4D84C" w14:textId="284D8BD9" w:rsidR="00292DC3" w:rsidRDefault="00B47D70" w:rsidP="00B47D70">
      <w:pPr>
        <w:keepNext/>
        <w:spacing w:after="120"/>
        <w:ind w:firstLine="0"/>
      </w:pPr>
      <w:r>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0E7A924F" w:rsidR="00B27868" w:rsidRDefault="00292DC3" w:rsidP="00A667E7">
      <w:pPr>
        <w:pStyle w:val="Caption"/>
      </w:pPr>
      <w:bookmarkStart w:id="44" w:name="_Toc47368131"/>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292DC3">
        <w:t xml:space="preserve"> </w:t>
      </w:r>
      <w:r>
        <w:t xml:space="preserve">Пример </w:t>
      </w:r>
      <w:r w:rsidRPr="00292DC3">
        <w:rPr>
          <w:i/>
          <w:iCs/>
        </w:rPr>
        <w:t>Max</w:t>
      </w:r>
      <w:r>
        <w:rPr>
          <w:i/>
          <w:iCs/>
        </w:rPr>
        <w:t>-pool</w:t>
      </w:r>
      <w:r>
        <w:t xml:space="preserve"> и </w:t>
      </w:r>
      <w:r w:rsidRPr="00292DC3">
        <w:rPr>
          <w:i/>
          <w:iCs/>
        </w:rPr>
        <w:t>Average</w:t>
      </w:r>
      <w:r w:rsidRPr="00B47D70">
        <w:rPr>
          <w:i/>
          <w:iCs/>
        </w:rPr>
        <w:t>-pool</w:t>
      </w:r>
      <w:r>
        <w:t xml:space="preserve"> метода са </w:t>
      </w:r>
      <w:r w:rsidRPr="00B47D70">
        <w:rPr>
          <w:i/>
          <w:iCs/>
        </w:rPr>
        <w:t>stride</w:t>
      </w:r>
      <w:r>
        <w:t xml:space="preserve"> = 2</w:t>
      </w:r>
      <w:bookmarkEnd w:id="44"/>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D524B6" w:rsidRPr="00D524B6">
        <w:rPr>
          <w:rFonts w:eastAsiaTheme="minorEastAsia"/>
          <w:i/>
          <w:iCs/>
        </w:rPr>
        <w:t>p</w:t>
      </w:r>
      <w:r w:rsidRPr="00D524B6">
        <w:rPr>
          <w:i/>
          <w:iCs/>
        </w:rPr>
        <w:t>ooling</w:t>
      </w:r>
      <w:r>
        <w:rPr>
          <w:i/>
          <w:iCs/>
        </w:rPr>
        <w:t xml:space="preserve"> </w:t>
      </w:r>
      <w:r>
        <w:t>слоја.</w:t>
      </w:r>
      <w:r w:rsidR="00BA3975">
        <w:t xml:space="preserve"> Пошто </w:t>
      </w:r>
      <w:r w:rsidR="00D524B6" w:rsidRPr="00D524B6">
        <w:rPr>
          <w:i/>
          <w:iCs/>
        </w:rPr>
        <w:t>p</w:t>
      </w:r>
      <w:r w:rsidR="00BA3975" w:rsidRPr="00D524B6">
        <w:rPr>
          <w:i/>
          <w:iCs/>
        </w:rPr>
        <w:t>ooling</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5" w:name="_Toc47368096"/>
      <w:r>
        <w:t>Потпуно повезани слој</w:t>
      </w:r>
      <w:bookmarkEnd w:id="45"/>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C57988" w:rsidP="00EE62BD">
      <w:pPr>
        <w:keepNext/>
        <w:spacing w:after="120"/>
        <w:ind w:firstLine="0"/>
      </w:pPr>
      <w:r>
        <w:pict w14:anchorId="63C0EE93">
          <v:shape id="_x0000_i1028" type="#_x0000_t75" style="width:451pt;height:180pt">
            <v:imagedata r:id="rId29" o:title="FullyConnectedLayer"/>
          </v:shape>
        </w:pict>
      </w:r>
    </w:p>
    <w:p w14:paraId="53D74E43" w14:textId="657EAACF" w:rsidR="008C1E32" w:rsidRPr="00123EE2" w:rsidRDefault="00123EE2" w:rsidP="00A667E7">
      <w:pPr>
        <w:pStyle w:val="Caption"/>
      </w:pPr>
      <w:bookmarkStart w:id="46" w:name="_Toc47368132"/>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9</w:t>
      </w:r>
      <w:r w:rsidR="00E539D4">
        <w:fldChar w:fldCharType="end"/>
      </w:r>
      <w:r>
        <w:t xml:space="preserve"> Потпуно повезани слој вештачких неуронских мрежа</w:t>
      </w:r>
      <w:bookmarkEnd w:id="46"/>
    </w:p>
    <w:p w14:paraId="48F46978" w14:textId="4FE92DB4" w:rsidR="00BA3975" w:rsidRDefault="00BA3975" w:rsidP="00EE62BD">
      <w:pPr>
        <w:spacing w:after="120"/>
      </w:pPr>
      <w:r>
        <w:t>Број тежинских коефицијената</w:t>
      </w:r>
      <w:r w:rsidR="00AB0F61">
        <w:t xml:space="preserve"> </w:t>
      </w:r>
      <w:r w:rsidR="00AB0F61" w:rsidRPr="00AB0F61">
        <w:rPr>
          <w:rFonts w:eastAsiaTheme="minorEastAsia"/>
          <w:i/>
          <w:iCs/>
        </w:rPr>
        <w:t>w</w:t>
      </w:r>
      <w:r>
        <w:t xml:space="preserve"> овог слоја, које је потребно изучити добија се ка</w:t>
      </w:r>
      <w:r w:rsidR="00EC684B">
        <w:t>о</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5D024A1C" w:rsidR="00EC684B" w:rsidRDefault="00685859" w:rsidP="00C6188B">
            <w:pPr>
              <w:pStyle w:val="Caption"/>
              <w:jc w:val="right"/>
              <w:rPr>
                <w:rFonts w:eastAsiaTheme="minorEastAsia"/>
              </w:rPr>
            </w:pPr>
            <w:bookmarkStart w:id="47" w:name="_Toc48049843"/>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5</w:t>
            </w:r>
            <w:r w:rsidR="00EC684B">
              <w:rPr>
                <w:rFonts w:eastAsiaTheme="minorEastAsia"/>
              </w:rPr>
              <w:fldChar w:fldCharType="end"/>
            </w:r>
            <w:r>
              <w:rPr>
                <w:rFonts w:eastAsiaTheme="minorEastAsia"/>
              </w:rPr>
              <w:t>)</w:t>
            </w:r>
            <w:bookmarkEnd w:id="47"/>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6953916B" w:rsidR="00B51193" w:rsidRPr="00B51193" w:rsidRDefault="00B51193" w:rsidP="00A667E7">
      <w:pPr>
        <w:pStyle w:val="Heading3"/>
        <w:spacing w:after="120"/>
      </w:pPr>
      <w:r>
        <w:t xml:space="preserve"> </w:t>
      </w:r>
      <w:bookmarkStart w:id="48" w:name="_Toc47368097"/>
      <w:r>
        <w:t xml:space="preserve">Обучавање, параметри модела и </w:t>
      </w:r>
      <w:r w:rsidRPr="000A7224">
        <w:rPr>
          <w:i/>
          <w:iCs/>
        </w:rPr>
        <w:t>Hyper</w:t>
      </w:r>
      <w:r>
        <w:t>-параметри</w:t>
      </w:r>
      <w:bookmarkEnd w:id="48"/>
    </w:p>
    <w:p w14:paraId="5C437B72" w14:textId="19B0A492" w:rsidR="007B5D84" w:rsidRDefault="00D87153" w:rsidP="00EE62BD">
      <w:pPr>
        <w:spacing w:after="120"/>
        <w:ind w:firstLine="360"/>
      </w:pPr>
      <w:r>
        <w:t xml:space="preserve">У неуронским мрежама, параметри служе за </w:t>
      </w:r>
      <w:r w:rsidR="00870387">
        <w:t>обучавање</w:t>
      </w:r>
      <w:r>
        <w:t xml:space="preserve"> модела, али и предикцију података</w:t>
      </w:r>
      <w:r w:rsidR="007B5D84">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pPr>
      <w:r>
        <w:t xml:space="preserve">Параметри модела – </w:t>
      </w:r>
      <w:r w:rsidR="00AC768E">
        <w:t xml:space="preserve">они параметри модела </w:t>
      </w:r>
      <w:r w:rsidR="00913EF3">
        <w:t>мреже које је потребно науч</w:t>
      </w:r>
      <w:r w:rsidR="00075FC3">
        <w:t>и</w:t>
      </w:r>
      <w:r w:rsidR="00913EF3">
        <w:t xml:space="preserve">ти у процесу обучавања. </w:t>
      </w:r>
      <w:r w:rsidR="00075FC3">
        <w:t>Генерално кажемо да су с</w:t>
      </w:r>
      <w:r>
        <w:t xml:space="preserve">пецифични </w:t>
      </w:r>
      <w:r w:rsidR="004E4EB8">
        <w:t>за</w:t>
      </w:r>
      <w:r>
        <w:t xml:space="preserve"> модел мреже</w:t>
      </w:r>
      <w:r w:rsidR="00075FC3">
        <w:t xml:space="preserve"> и њихова вредност може бити предвиђена из података</w:t>
      </w:r>
      <w:r w:rsidR="002C0F8B">
        <w:t xml:space="preserve"> који се обрађују</w:t>
      </w:r>
      <w:r w:rsidR="000F1E97">
        <w:t>. У такве параметре уврштавамо:</w:t>
      </w:r>
      <w:r>
        <w:t xml:space="preserve"> тежинск</w:t>
      </w:r>
      <w:r w:rsidR="004E4EB8">
        <w:t>е</w:t>
      </w:r>
      <w:r>
        <w:t xml:space="preserve"> коефицијент</w:t>
      </w:r>
      <w:r w:rsidR="004E4EB8">
        <w:t>е</w:t>
      </w:r>
      <w:r>
        <w:t xml:space="preserve"> неурона</w:t>
      </w:r>
      <w:r w:rsidR="004E4EB8">
        <w:t xml:space="preserve"> и</w:t>
      </w:r>
      <w:r>
        <w:t xml:space="preserve"> </w:t>
      </w:r>
      <w:r w:rsidR="007E20E2">
        <w:t>параметр</w:t>
      </w:r>
      <w:r w:rsidR="004E4EB8">
        <w:t>е</w:t>
      </w:r>
      <w:r w:rsidR="007E20E2">
        <w:t xml:space="preserve"> конволутивног слоја</w:t>
      </w:r>
    </w:p>
    <w:p w14:paraId="32E75E6E" w14:textId="381BEE0D" w:rsidR="007B5D84" w:rsidRDefault="007B5D84" w:rsidP="00861442">
      <w:pPr>
        <w:pStyle w:val="ListParagraph"/>
        <w:numPr>
          <w:ilvl w:val="0"/>
          <w:numId w:val="6"/>
        </w:numPr>
        <w:spacing w:after="120"/>
      </w:pPr>
      <w:r w:rsidRPr="007A7705">
        <w:rPr>
          <w:i/>
          <w:iCs/>
        </w:rPr>
        <w:t>Hyper</w:t>
      </w:r>
      <w:r>
        <w:t xml:space="preserve">-параметри – </w:t>
      </w:r>
      <w:r w:rsidR="008809CC">
        <w:t>они</w:t>
      </w:r>
      <w:r w:rsidR="007E20E2">
        <w:t xml:space="preserve"> параметри које бира </w:t>
      </w:r>
      <w:r w:rsidR="004E4EB8">
        <w:t>руковалац</w:t>
      </w:r>
      <w:r w:rsidR="00AC768E">
        <w:t xml:space="preserve"> </w:t>
      </w:r>
      <w:r w:rsidR="007E20E2">
        <w:t xml:space="preserve">мрежом </w:t>
      </w:r>
      <w:r w:rsidR="00782EED">
        <w:t xml:space="preserve">и </w:t>
      </w:r>
      <w:r w:rsidR="007E20E2">
        <w:t>најчешће се бирају методом „</w:t>
      </w:r>
      <w:r w:rsidR="007E20E2">
        <w:rPr>
          <w:i/>
          <w:iCs/>
        </w:rPr>
        <w:t>Trial and error”</w:t>
      </w:r>
      <w:r w:rsidR="007E20E2" w:rsidRPr="007E20E2">
        <w:t>,</w:t>
      </w:r>
      <w:r w:rsidR="007E20E2">
        <w:rPr>
          <w:i/>
          <w:iCs/>
        </w:rPr>
        <w:t xml:space="preserve"> </w:t>
      </w:r>
      <w:r w:rsidR="007E20E2">
        <w:t>што би се могло протумачи</w:t>
      </w:r>
      <w:r w:rsidR="007212D0">
        <w:t>ти</w:t>
      </w:r>
      <w:r w:rsidR="007E20E2">
        <w:t xml:space="preserve"> као итеративни поступак одабирања ових параметара</w:t>
      </w:r>
      <w:r w:rsidR="00AC768E">
        <w:t>, тренирања</w:t>
      </w:r>
      <w:r w:rsidR="007E20E2">
        <w:t xml:space="preserve"> и разматрање у којој итерацији </w:t>
      </w:r>
      <w:r w:rsidR="007E20E2">
        <w:lastRenderedPageBreak/>
        <w:t>мрежа даје најбољи резултат. У њих спадају: функција оптимизације</w:t>
      </w:r>
      <w:r w:rsidR="00782EED">
        <w:t>, активацијска функција, број скривених слојева, итд.</w:t>
      </w:r>
    </w:p>
    <w:p w14:paraId="67F5E987" w14:textId="77777777" w:rsidR="00782EED" w:rsidRPr="00782EED" w:rsidRDefault="00782EED" w:rsidP="00A667E7">
      <w:pPr>
        <w:spacing w:after="120"/>
      </w:pPr>
    </w:p>
    <w:p w14:paraId="0D7EBD69" w14:textId="45380A1F" w:rsidR="007A7705" w:rsidRDefault="000F1E97" w:rsidP="00EE62BD">
      <w:pPr>
        <w:spacing w:after="120"/>
        <w:ind w:firstLine="360"/>
      </w:pPr>
      <w:r>
        <w:t xml:space="preserve">Фокусираћемо се на битније </w:t>
      </w:r>
      <w:r w:rsidRPr="007A7705">
        <w:rPr>
          <w:i/>
          <w:iCs/>
        </w:rPr>
        <w:t>Hyper</w:t>
      </w:r>
      <w: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pPr>
      <w:r w:rsidRPr="007A7705">
        <w:rPr>
          <w:i/>
          <w:iCs/>
        </w:rPr>
        <w:t>Hyper</w:t>
      </w:r>
      <w:r>
        <w:t xml:space="preserve">-параметри са аспекта </w:t>
      </w:r>
      <w:r w:rsidR="005D0AA3">
        <w:t>структуре неуронске мреже:</w:t>
      </w:r>
    </w:p>
    <w:p w14:paraId="4C8F427F" w14:textId="6AF0A92A" w:rsidR="005D0AA3" w:rsidRDefault="005D0AA3" w:rsidP="00861442">
      <w:pPr>
        <w:pStyle w:val="ListParagraph"/>
        <w:numPr>
          <w:ilvl w:val="0"/>
          <w:numId w:val="7"/>
        </w:numPr>
        <w:spacing w:after="120"/>
        <w:ind w:left="720"/>
      </w:pPr>
      <w:r w:rsidRPr="005D0AA3">
        <w:rPr>
          <w:b/>
          <w:bCs/>
        </w:rPr>
        <w:t>Број скривених слојева мреже</w:t>
      </w:r>
      <w: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pPr>
      <w:r>
        <w:rPr>
          <w:b/>
          <w:bCs/>
        </w:rPr>
        <w:t xml:space="preserve">Иницијализација вредности тежинских коефицијената мреже </w:t>
      </w:r>
      <w:r>
        <w:t xml:space="preserve">– ове коефицијенте је за почетни </w:t>
      </w:r>
      <w:r w:rsidRPr="005D0AA3">
        <w:rPr>
          <w:i/>
          <w:iCs/>
        </w:rPr>
        <w:t>forward-pass</w:t>
      </w:r>
      <w:r>
        <w:t xml:space="preserve"> потребно </w:t>
      </w:r>
      <w:r w:rsidRPr="001867D2">
        <w:t>поставит</w:t>
      </w:r>
      <w:r w:rsidR="00605A93" w:rsidRPr="001867D2">
        <w:t>и</w:t>
      </w:r>
      <w: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t>,</w:t>
      </w:r>
      <w:r w:rsidR="00CD781B">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 xml:space="preserve">-параметар који утиче </w:t>
      </w:r>
      <w:r w:rsidR="004E4EB8">
        <w:t xml:space="preserve">на то </w:t>
      </w:r>
      <w:r>
        <w:t xml:space="preserve">колики постотак неурона ће бити одбачен приликом сваке епохе </w:t>
      </w:r>
      <w:r w:rsidR="008A6370">
        <w:t>обучавања</w:t>
      </w:r>
      <w:r>
        <w:t>.</w:t>
      </w:r>
    </w:p>
    <w:p w14:paraId="63222046" w14:textId="19280F20" w:rsidR="008A6370" w:rsidRPr="008A6370" w:rsidRDefault="008A6370" w:rsidP="00861442">
      <w:pPr>
        <w:pStyle w:val="ListParagraph"/>
        <w:numPr>
          <w:ilvl w:val="0"/>
          <w:numId w:val="7"/>
        </w:numPr>
        <w:spacing w:after="120"/>
        <w:ind w:left="720"/>
        <w:rPr>
          <w:i/>
          <w:iCs/>
        </w:rPr>
      </w:pPr>
      <w:r>
        <w:rPr>
          <w:b/>
          <w:bCs/>
        </w:rPr>
        <w:t xml:space="preserve">Активацијске функције </w:t>
      </w:r>
      <w:r w:rsidRPr="00D455ED">
        <w:t>–</w:t>
      </w:r>
      <w:r>
        <w:rPr>
          <w:b/>
          <w:bCs/>
        </w:rPr>
        <w:t xml:space="preserve"> </w:t>
      </w:r>
      <w:r>
        <w:rPr>
          <w:i/>
          <w:iCs/>
        </w:rPr>
        <w:t>h</w:t>
      </w:r>
      <w:r w:rsidRPr="007A7705">
        <w:rPr>
          <w:i/>
          <w:iCs/>
        </w:rPr>
        <w:t>yper</w:t>
      </w:r>
      <w:r>
        <w:t xml:space="preserve">-параметар који одређује које активацијске </w:t>
      </w:r>
      <w:r w:rsidR="00AF3C44">
        <w:t>функције</w:t>
      </w:r>
      <w:r>
        <w:t xml:space="preserve">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pPr>
      <w:r w:rsidRPr="008A6370">
        <w:rPr>
          <w:i/>
          <w:iCs/>
        </w:rPr>
        <w:t>Hyper</w:t>
      </w:r>
      <w:r w:rsidRPr="008A6370">
        <w:t xml:space="preserve">-параметри са аспекта </w:t>
      </w:r>
      <w:r w:rsidR="002269EF">
        <w:t>тренинг алгоритама</w:t>
      </w:r>
      <w:r w:rsidRPr="008A6370">
        <w:t>:</w:t>
      </w:r>
    </w:p>
    <w:p w14:paraId="24DE3885" w14:textId="75313F0C" w:rsidR="008A6370" w:rsidRPr="00975E83" w:rsidRDefault="008A6370" w:rsidP="00861442">
      <w:pPr>
        <w:pStyle w:val="ListParagraph"/>
        <w:numPr>
          <w:ilvl w:val="0"/>
          <w:numId w:val="8"/>
        </w:numPr>
        <w:spacing w:after="120"/>
        <w:ind w:left="622"/>
        <w:rPr>
          <w:b/>
          <w:bCs/>
        </w:rPr>
      </w:pPr>
      <w:r w:rsidRPr="008A6370">
        <w:rPr>
          <w:b/>
          <w:bCs/>
          <w:i/>
          <w:iCs/>
        </w:rPr>
        <w:t>Learning rate</w:t>
      </w:r>
      <w:r>
        <w:rPr>
          <w:b/>
          <w:bCs/>
          <w:i/>
          <w:iCs/>
        </w:rPr>
        <w:t xml:space="preserve"> </w:t>
      </w:r>
      <w:r w:rsidR="00D455ED">
        <w:t xml:space="preserve">– </w:t>
      </w:r>
      <w:r w:rsidR="00975E83">
        <w:rPr>
          <w:i/>
          <w:iCs/>
        </w:rPr>
        <w:t>h</w:t>
      </w:r>
      <w:r w:rsidR="00474BBC" w:rsidRPr="008A6370">
        <w:rPr>
          <w:i/>
          <w:iCs/>
        </w:rPr>
        <w:t>yper</w:t>
      </w:r>
      <w:r w:rsidR="00474BBC" w:rsidRPr="008A6370">
        <w:t>-парамет</w:t>
      </w:r>
      <w:r w:rsidR="00975E83">
        <w:t>ар</w:t>
      </w:r>
      <w:r w:rsidR="00474BBC">
        <w:t xml:space="preserve"> који </w:t>
      </w:r>
      <w:r w:rsidR="00474BBC">
        <w:rPr>
          <w:i/>
          <w:iCs/>
        </w:rPr>
        <w:t xml:space="preserve">backpropagation </w:t>
      </w:r>
      <w:r w:rsidR="00474BBC">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rPr>
        <w:t xml:space="preserve"> </w:t>
      </w:r>
      <w:r w:rsidR="00474BBC">
        <w:t>може довести до машења минимума функције губитка (</w:t>
      </w:r>
      <w:r w:rsidR="00AF3C44">
        <w:t>енг</w:t>
      </w:r>
      <w:r w:rsidR="00474BBC">
        <w:t>. Loss function</w:t>
      </w:r>
      <w:r w:rsidR="004E4EB8">
        <w:t>)</w:t>
      </w:r>
      <w:r w:rsidR="00D455ED">
        <w:t xml:space="preserve">, али и до повећања брзине </w:t>
      </w:r>
      <w:r w:rsidR="00D455ED">
        <w:lastRenderedPageBreak/>
        <w:t xml:space="preserve">тренирања. </w:t>
      </w:r>
      <w:r w:rsidR="00975E83">
        <w:t>Најбољ</w:t>
      </w:r>
      <w:r w:rsidR="004E4EB8">
        <w:t>е</w:t>
      </w:r>
      <w:r w:rsidR="00975E83">
        <w:t xml:space="preserve"> решење избора овог </w:t>
      </w:r>
      <w:r w:rsidR="00975E83">
        <w:rPr>
          <w:i/>
          <w:iCs/>
        </w:rPr>
        <w:t>h</w:t>
      </w:r>
      <w:r w:rsidR="00975E83" w:rsidRPr="008A6370">
        <w:rPr>
          <w:i/>
          <w:iCs/>
        </w:rPr>
        <w:t>yper</w:t>
      </w:r>
      <w:r w:rsidR="00975E83" w:rsidRPr="008A6370">
        <w:t>-парамет</w:t>
      </w:r>
      <w:r w:rsidR="00975E83">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rPr>
      </w:pPr>
      <w:r>
        <w:rPr>
          <w:b/>
          <w:bCs/>
          <w:i/>
          <w:iCs/>
        </w:rPr>
        <w:t xml:space="preserve">Learning rate decay </w:t>
      </w:r>
      <w:r>
        <w:t xml:space="preserve">– најбоље решење избора </w:t>
      </w:r>
      <w:r w:rsidRPr="00975E83">
        <w:rPr>
          <w:i/>
          <w:iCs/>
        </w:rPr>
        <w:t xml:space="preserve">Learning rate </w:t>
      </w:r>
      <w:r>
        <w:rPr>
          <w:i/>
          <w:iCs/>
        </w:rPr>
        <w:t>h</w:t>
      </w:r>
      <w:r w:rsidRPr="008A6370">
        <w:rPr>
          <w:i/>
          <w:iCs/>
        </w:rPr>
        <w:t>yper</w:t>
      </w:r>
      <w:r w:rsidRPr="008A6370">
        <w:t>-парамет</w:t>
      </w:r>
      <w:r>
        <w:t xml:space="preserve">ра јесте да се уведе </w:t>
      </w:r>
      <w:r w:rsidRPr="00975E83">
        <w:rPr>
          <w:i/>
          <w:iCs/>
        </w:rPr>
        <w:t>Learning rate decay</w:t>
      </w:r>
      <w:r>
        <w:rPr>
          <w:i/>
          <w:iCs/>
        </w:rPr>
        <w:t xml:space="preserve"> </w:t>
      </w:r>
      <w:r>
        <w:t xml:space="preserve">који ће смањивати </w:t>
      </w:r>
      <w:r w:rsidRPr="00975E83">
        <w:rPr>
          <w:i/>
          <w:iCs/>
        </w:rPr>
        <w:t>Learning rate</w:t>
      </w:r>
      <w:r>
        <w:rPr>
          <w:i/>
          <w:iCs/>
        </w:rPr>
        <w:t xml:space="preserve"> </w:t>
      </w:r>
      <w:r>
        <w:t xml:space="preserve">како би се омогућило да се смањи време обучавања </w:t>
      </w:r>
      <w:r w:rsidR="00A42439">
        <w:t>када</w:t>
      </w:r>
      <w: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rPr>
      </w:pPr>
      <w:r w:rsidRPr="00D455ED">
        <w:rPr>
          <w:b/>
          <w:bCs/>
        </w:rPr>
        <w:t>Број епоха</w:t>
      </w:r>
      <w:r>
        <w:rPr>
          <w:b/>
          <w:bCs/>
        </w:rPr>
        <w:t xml:space="preserve"> </w:t>
      </w:r>
      <w:r>
        <w:t xml:space="preserve">– говори колико пута улазни подаци за обучавање пролазе кроз целокупну неуронску мрежу. </w:t>
      </w:r>
      <w:r w:rsidR="00DC5567">
        <w:t xml:space="preserve">Да би се избегао </w:t>
      </w:r>
      <w:r w:rsidR="00DC5567">
        <w:rPr>
          <w:i/>
          <w:iCs/>
        </w:rPr>
        <w:t xml:space="preserve">over-fitting </w:t>
      </w:r>
      <w:r w:rsidR="00DC5567">
        <w:t>п</w:t>
      </w:r>
      <w:r>
        <w:t>ожељно је од</w:t>
      </w:r>
      <w:r w:rsidR="002269EF">
        <w:t xml:space="preserve">абрати, односно повећавати број епоха до броја када </w:t>
      </w:r>
      <w:r w:rsidR="00DC5567">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rPr>
      </w:pPr>
      <w:r>
        <w:rPr>
          <w:b/>
          <w:bCs/>
          <w:i/>
          <w:iCs/>
        </w:rPr>
        <w:t xml:space="preserve">Batch </w:t>
      </w:r>
      <w:r w:rsidRPr="00214B57">
        <w:rPr>
          <w:b/>
          <w:bCs/>
        </w:rPr>
        <w:t>величина</w:t>
      </w:r>
      <w:r>
        <w:rPr>
          <w:b/>
          <w:bCs/>
        </w:rPr>
        <w:t xml:space="preserve"> </w:t>
      </w:r>
      <w:r>
        <w:t>–</w:t>
      </w:r>
      <w:r>
        <w:rPr>
          <w:b/>
          <w:bCs/>
        </w:rPr>
        <w:t xml:space="preserve"> </w:t>
      </w:r>
      <w: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624E458" w:rsidR="00214B57" w:rsidRPr="00975E83" w:rsidRDefault="00214B57" w:rsidP="00861442">
      <w:pPr>
        <w:pStyle w:val="ListParagraph"/>
        <w:numPr>
          <w:ilvl w:val="0"/>
          <w:numId w:val="8"/>
        </w:numPr>
        <w:spacing w:after="120"/>
        <w:ind w:left="622"/>
        <w:rPr>
          <w:b/>
          <w:bCs/>
        </w:rPr>
      </w:pPr>
      <w:r>
        <w:rPr>
          <w:b/>
          <w:bCs/>
        </w:rPr>
        <w:t xml:space="preserve">Алгоритми оптимизације </w:t>
      </w:r>
      <w:r w:rsidRPr="00214B57">
        <w:t xml:space="preserve">– </w:t>
      </w:r>
      <w:r>
        <w:t>приликом обучавања неуронских мрежа подешавају</w:t>
      </w:r>
      <w:r w:rsidR="000A08A3">
        <w:t xml:space="preserve"> се</w:t>
      </w:r>
      <w: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w:t>
      </w:r>
      <w:r w:rsidR="00AF3C44">
        <w:t>коришћењем</w:t>
      </w:r>
      <w:r>
        <w:t xml:space="preserve"> алгоритама оптимизације. </w:t>
      </w:r>
      <w:r w:rsidR="00975E83">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и </w:t>
      </w:r>
      <w:r w:rsidR="00975E83" w:rsidRPr="00975E83">
        <w:rPr>
          <w:i/>
          <w:iCs/>
        </w:rPr>
        <w:t>AdaDelta</w:t>
      </w:r>
      <w:r w:rsidR="00975E83">
        <w:rPr>
          <w:i/>
          <w:iCs/>
        </w:rPr>
        <w:t>.</w:t>
      </w:r>
    </w:p>
    <w:p w14:paraId="1ADDA0A0" w14:textId="187008A3" w:rsidR="00975E83" w:rsidRPr="009E64E2" w:rsidRDefault="0084059A" w:rsidP="00EE62BD">
      <w:pPr>
        <w:spacing w:after="120"/>
        <w:ind w:firstLine="262"/>
      </w:pPr>
      <w:r>
        <w:t xml:space="preserve">Да ли смо изабрали погодне </w:t>
      </w:r>
      <w:r>
        <w:rPr>
          <w:i/>
          <w:iCs/>
        </w:rPr>
        <w:t>h</w:t>
      </w:r>
      <w:r w:rsidRPr="008A6370">
        <w:rPr>
          <w:i/>
          <w:iCs/>
        </w:rPr>
        <w:t>yper</w:t>
      </w:r>
      <w:r w:rsidRPr="008A6370">
        <w:t>-парамет</w:t>
      </w:r>
      <w:r>
        <w:t>ре можемо зак</w:t>
      </w:r>
      <w:r w:rsidR="0028110F">
        <w:t>љ</w:t>
      </w:r>
      <w:r>
        <w:t>учити уз помоћ метрика тачности.</w:t>
      </w:r>
      <w:r w:rsidR="009E64E2">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или </w:t>
      </w:r>
      <w:r w:rsidR="009E64E2" w:rsidRPr="009E64E2">
        <w:rPr>
          <w:i/>
          <w:iCs/>
        </w:rPr>
        <w:t>underfitting</w:t>
      </w:r>
      <w:r w:rsidR="009E64E2">
        <w:rPr>
          <w:i/>
          <w:iCs/>
        </w:rPr>
        <w:t xml:space="preserve">. </w:t>
      </w:r>
      <w:r w:rsidR="003F78D9">
        <w:t xml:space="preserve">У случају да наш модел дође у стање </w:t>
      </w:r>
      <w:r w:rsidR="003F78D9" w:rsidRPr="009E64E2">
        <w:rPr>
          <w:i/>
          <w:iCs/>
        </w:rPr>
        <w:t>overfitting</w:t>
      </w:r>
      <w:r w:rsidR="003F78D9">
        <w:rPr>
          <w:i/>
          <w:iCs/>
        </w:rPr>
        <w:t xml:space="preserve">, </w:t>
      </w:r>
      <w:r w:rsidR="003F78D9">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rPr>
        <w:t xml:space="preserve">, </w:t>
      </w:r>
      <w:r w:rsidR="003F78D9">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9"/>
      <w:r w:rsidR="009E64E2">
        <w:t>.</w:t>
      </w:r>
      <w:commentRangeEnd w:id="49"/>
      <w:r w:rsidR="004F39F5">
        <w:rPr>
          <w:rStyle w:val="CommentReference"/>
        </w:rPr>
        <w:commentReference w:id="49"/>
      </w:r>
      <w:r w:rsidR="009E64E2">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lastRenderedPageBreak/>
        <w:t>деле на податке за обучавање</w:t>
      </w:r>
      <w:r w:rsidR="000A08A3">
        <w:t xml:space="preserve">, </w:t>
      </w:r>
      <w:r w:rsidR="009E64E2">
        <w:t>податке за валидацију</w:t>
      </w:r>
      <w:r w:rsidR="000A08A3">
        <w:t xml:space="preserve"> и тест податке</w:t>
      </w:r>
      <w:r w:rsidR="009E64E2">
        <w:t xml:space="preserve">. </w:t>
      </w:r>
      <w:r w:rsidR="0028110F">
        <w:t xml:space="preserve">Током сваке епохе модел мреже се обучава над подацима за обучавање, а после тога се врши провера над подацима за валидацију. </w:t>
      </w:r>
      <w:r w:rsidR="000A08A3">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U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18B42086" w:rsidR="00416B0F" w:rsidRDefault="00123EE2" w:rsidP="00A667E7">
      <w:pPr>
        <w:pStyle w:val="Caption"/>
      </w:pPr>
      <w:bookmarkStart w:id="50" w:name="_Toc47368133"/>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0</w:t>
      </w:r>
      <w:r w:rsidR="00E539D4">
        <w:fldChar w:fldCharType="end"/>
      </w:r>
      <w:r w:rsidRPr="00123EE2">
        <w:t xml:space="preserve"> </w:t>
      </w:r>
      <w:r>
        <w:t xml:space="preserve">Примери </w:t>
      </w:r>
      <w:r w:rsidRPr="00123EE2">
        <w:rPr>
          <w:i/>
          <w:iCs/>
        </w:rPr>
        <w:t>underfitting</w:t>
      </w:r>
      <w:r>
        <w:t xml:space="preserve">, довољно доброг и </w:t>
      </w:r>
      <w:r w:rsidRPr="00123EE2">
        <w:rPr>
          <w:i/>
          <w:iCs/>
        </w:rPr>
        <w:t>overfitting</w:t>
      </w:r>
      <w:r>
        <w:rPr>
          <w:noProof/>
        </w:rPr>
        <w:t xml:space="preserve"> стања</w:t>
      </w:r>
      <w:bookmarkEnd w:id="50"/>
    </w:p>
    <w:p w14:paraId="7CF13551" w14:textId="6398D6C8" w:rsidR="0028110F" w:rsidRDefault="0028110F" w:rsidP="00EE62BD">
      <w:pPr>
        <w:spacing w:after="120"/>
        <w:ind w:firstLine="720"/>
      </w:pPr>
      <w:r>
        <w:t xml:space="preserve">Оптимизација </w:t>
      </w:r>
      <w:r>
        <w:rPr>
          <w:i/>
          <w:iCs/>
        </w:rPr>
        <w:t>h</w:t>
      </w:r>
      <w:r w:rsidRPr="008A6370">
        <w:rPr>
          <w:i/>
          <w:iCs/>
        </w:rPr>
        <w:t>yper</w:t>
      </w:r>
      <w:r w:rsidRPr="008A6370">
        <w:t>-парамет</w:t>
      </w:r>
      <w:r>
        <w:t>ара може се учинити на неколико начина:</w:t>
      </w:r>
    </w:p>
    <w:p w14:paraId="7974AB3E" w14:textId="3058EF7E" w:rsidR="0028110F" w:rsidRPr="001B068E" w:rsidRDefault="0028110F" w:rsidP="00861442">
      <w:pPr>
        <w:pStyle w:val="ListParagraph"/>
        <w:numPr>
          <w:ilvl w:val="0"/>
          <w:numId w:val="9"/>
        </w:numPr>
        <w:spacing w:after="120"/>
        <w:rPr>
          <w:b/>
          <w:bCs/>
        </w:rPr>
      </w:pPr>
      <w:r>
        <w:rPr>
          <w:b/>
          <w:bCs/>
          <w:i/>
          <w:iCs/>
        </w:rPr>
        <w:t xml:space="preserve">„Trial and error” </w:t>
      </w:r>
      <w:r>
        <w:t xml:space="preserve">– врше се итеративна погађања </w:t>
      </w:r>
      <w:r>
        <w:rPr>
          <w:i/>
          <w:iCs/>
        </w:rPr>
        <w:t>h</w:t>
      </w:r>
      <w:r w:rsidRPr="008A6370">
        <w:rPr>
          <w:i/>
          <w:iCs/>
        </w:rPr>
        <w:t>yper</w:t>
      </w:r>
      <w:r w:rsidRPr="008A6370">
        <w:t>-парамет</w:t>
      </w:r>
      <w:r>
        <w:t xml:space="preserve">ара и на основу резултата модела и метрика тачности разматрају се они </w:t>
      </w:r>
      <w:r>
        <w:rPr>
          <w:i/>
          <w:iCs/>
        </w:rPr>
        <w:t>h</w:t>
      </w:r>
      <w:r w:rsidRPr="008A6370">
        <w:rPr>
          <w:i/>
          <w:iCs/>
        </w:rPr>
        <w:t>yper</w:t>
      </w:r>
      <w:r w:rsidRPr="008A6370">
        <w:t>-парамет</w:t>
      </w:r>
      <w:r>
        <w:t xml:space="preserve">ри </w:t>
      </w:r>
      <w:r w:rsidR="001B068E">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парамет</w:t>
      </w:r>
      <w:r w:rsidR="001B068E">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парамет</w:t>
      </w:r>
      <w:r w:rsidR="001B068E">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rPr>
      </w:pPr>
      <w:r>
        <w:rPr>
          <w:b/>
          <w:bCs/>
          <w:i/>
          <w:iCs/>
        </w:rPr>
        <w:t xml:space="preserve">„Grid search” </w:t>
      </w:r>
      <w:r>
        <w:t xml:space="preserve">–   представља метод оптимизације </w:t>
      </w:r>
      <w:r>
        <w:rPr>
          <w:i/>
          <w:iCs/>
        </w:rPr>
        <w:t>h</w:t>
      </w:r>
      <w:r w:rsidRPr="008A6370">
        <w:rPr>
          <w:i/>
          <w:iCs/>
        </w:rPr>
        <w:t>yper</w:t>
      </w:r>
      <w:r w:rsidRPr="008A6370">
        <w:t>-парамет</w:t>
      </w:r>
      <w:r>
        <w:t xml:space="preserve">ара на начин да се систематски тестира више различитих вредности сваког </w:t>
      </w:r>
      <w:r>
        <w:rPr>
          <w:i/>
          <w:iCs/>
        </w:rPr>
        <w:t>h</w:t>
      </w:r>
      <w:r w:rsidRPr="008A6370">
        <w:rPr>
          <w:i/>
          <w:iCs/>
        </w:rPr>
        <w:t>yper</w:t>
      </w:r>
      <w:r w:rsidRPr="008A6370">
        <w:t>-парамет</w:t>
      </w:r>
      <w:r>
        <w:t xml:space="preserve">ра. </w:t>
      </w:r>
      <w:r w:rsidR="00766E02">
        <w:t xml:space="preserve">На пример, постављањем </w:t>
      </w:r>
      <w:r w:rsidR="00766E02" w:rsidRPr="00766E02">
        <w:rPr>
          <w:i/>
          <w:iCs/>
        </w:rPr>
        <w:t>Batch</w:t>
      </w:r>
      <w:r w:rsidR="00766E02">
        <w:rPr>
          <w:i/>
          <w:iCs/>
        </w:rPr>
        <w:t xml:space="preserve"> </w:t>
      </w:r>
      <w:r w:rsidR="00766E02">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парамет</w:t>
      </w:r>
      <w:r w:rsidR="00766E02">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rPr>
      </w:pPr>
      <w:r w:rsidRPr="00766E02">
        <w:rPr>
          <w:b/>
          <w:bCs/>
        </w:rPr>
        <w:t xml:space="preserve">Насумичан одабир </w:t>
      </w:r>
      <w:r>
        <w:t>–</w:t>
      </w:r>
      <w:r>
        <w:rPr>
          <w:b/>
          <w:bCs/>
        </w:rPr>
        <w:t xml:space="preserve"> </w:t>
      </w:r>
      <w:r>
        <w:t xml:space="preserve">на основу </w:t>
      </w:r>
      <w:r w:rsidR="00D86A5C">
        <w:fldChar w:fldCharType="begin" w:fldLock="1"/>
      </w:r>
      <w:r w:rsidR="00CF5845">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fldChar w:fldCharType="separate"/>
      </w:r>
      <w:r w:rsidR="00D86A5C" w:rsidRPr="00D86A5C">
        <w:rPr>
          <w:noProof/>
        </w:rPr>
        <w:t>[13]</w:t>
      </w:r>
      <w:r w:rsidR="00D86A5C">
        <w:fldChar w:fldCharType="end"/>
      </w:r>
      <w:r w:rsidR="00D86A5C">
        <w:t xml:space="preserve"> </w:t>
      </w:r>
      <w:r>
        <w:t xml:space="preserve">дошло се до закључка да је насумичан одабир </w:t>
      </w:r>
      <w:r>
        <w:rPr>
          <w:i/>
          <w:iCs/>
        </w:rPr>
        <w:t>h</w:t>
      </w:r>
      <w:r w:rsidRPr="008A6370">
        <w:rPr>
          <w:i/>
          <w:iCs/>
        </w:rPr>
        <w:t>yper</w:t>
      </w:r>
      <w:r w:rsidRPr="008A6370">
        <w:t>-парамет</w:t>
      </w:r>
      <w:r>
        <w:t xml:space="preserve">ара много ефикаснији од </w:t>
      </w:r>
      <w:r w:rsidRPr="00766E02">
        <w:rPr>
          <w:i/>
          <w:iCs/>
        </w:rPr>
        <w:t xml:space="preserve">„Trial and error” </w:t>
      </w:r>
      <w:r w:rsidRPr="00766E02">
        <w:t>и</w:t>
      </w:r>
      <w:r>
        <w:t xml:space="preserve"> </w:t>
      </w:r>
      <w:r w:rsidRPr="00766E02">
        <w:rPr>
          <w:i/>
          <w:iCs/>
        </w:rPr>
        <w:t xml:space="preserve"> „Grid search”</w:t>
      </w:r>
      <w:r>
        <w:rPr>
          <w:i/>
          <w:iCs/>
        </w:rPr>
        <w:t xml:space="preserve"> </w:t>
      </w:r>
      <w:r>
        <w:t xml:space="preserve">приступа. </w:t>
      </w:r>
      <w:r w:rsidR="00D86A5C">
        <w:t>Међутим, ч</w:t>
      </w:r>
      <w: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парамет</w:t>
      </w:r>
      <w:r>
        <w:t>ар изабран.</w:t>
      </w:r>
    </w:p>
    <w:p w14:paraId="5CE2DD5D" w14:textId="3ED59514" w:rsidR="002B7D09" w:rsidRDefault="004208DB" w:rsidP="00EE62BD">
      <w:pPr>
        <w:spacing w:after="120"/>
        <w:ind w:firstLine="360"/>
        <w:sectPr w:rsidR="002B7D09" w:rsidSect="002C454B">
          <w:headerReference w:type="default" r:id="rId31"/>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w:t>
      </w:r>
      <w: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51" w:name="_Ref46530166"/>
      <w:bookmarkStart w:id="52" w:name="_Toc47368098"/>
      <w:r w:rsidRPr="002C2E96">
        <w:t>Концепт</w:t>
      </w:r>
      <w:r>
        <w:t xml:space="preserve"> решења</w:t>
      </w:r>
      <w:bookmarkEnd w:id="51"/>
      <w:bookmarkEnd w:id="52"/>
    </w:p>
    <w:p w14:paraId="1F10A0F2" w14:textId="313BEE1B" w:rsidR="0055094C" w:rsidRDefault="000C5680" w:rsidP="00A667E7">
      <w:pPr>
        <w:spacing w:after="120"/>
        <w:ind w:firstLine="720"/>
      </w:pPr>
      <w:r>
        <w:t xml:space="preserve">/* </w:t>
      </w:r>
      <w:r w:rsidR="0055094C">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t xml:space="preserve"> */</w:t>
      </w:r>
    </w:p>
    <w:p w14:paraId="5EDE9F24" w14:textId="1021F090"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потребно генерисати и лабелирати за сваку мрежу по један сет података.</w:t>
      </w:r>
      <w:r w:rsidR="00D07CDB">
        <w:t xml:space="preserve"> </w:t>
      </w:r>
    </w:p>
    <w:p w14:paraId="2773E68B" w14:textId="5A84D262" w:rsidR="008264E3" w:rsidRPr="000829F8" w:rsidRDefault="00D41CBA" w:rsidP="00EE62BD">
      <w:pPr>
        <w:spacing w:after="120"/>
        <w:ind w:firstLine="576"/>
      </w:pPr>
      <w:r>
        <w:lastRenderedPageBreak/>
        <w:t xml:space="preserve">Решење проблема подељено је у </w:t>
      </w:r>
      <w:r w:rsidR="009C5A79">
        <w:t>две целине</w:t>
      </w:r>
      <w:r>
        <w:t>:</w:t>
      </w:r>
      <w:r w:rsidR="00A575DA">
        <w:t xml:space="preserve"> генерисање и лабелирање </w:t>
      </w:r>
      <w:r w:rsidR="002F0EB2">
        <w:t>сет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18AC9CC8" w:rsidR="0010500D" w:rsidRDefault="00C12695" w:rsidP="00A667E7">
      <w:pPr>
        <w:pStyle w:val="Heading2"/>
        <w:spacing w:after="120"/>
      </w:pPr>
      <w:bookmarkStart w:id="53" w:name="_Toc47368099"/>
      <w:r>
        <w:t>Генерисање и лабелирање сет</w:t>
      </w:r>
      <w:r w:rsidR="00E07C5C">
        <w:t>ова</w:t>
      </w:r>
      <w:r>
        <w:t xml:space="preserve"> података</w:t>
      </w:r>
      <w:bookmarkEnd w:id="53"/>
    </w:p>
    <w:p w14:paraId="15A43F60" w14:textId="43352506"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енерисање и лабелирање добр</w:t>
      </w:r>
      <w:r w:rsidR="00D07CDB">
        <w:t>их</w:t>
      </w:r>
      <w:r w:rsidR="001A7814">
        <w:t xml:space="preserve"> </w:t>
      </w:r>
      <w:r w:rsidR="00D07CDB">
        <w:t>сет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сет</w:t>
      </w:r>
      <w:r w:rsidR="00D07CDB">
        <w:t>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2064A681" w:rsidR="009F5A88" w:rsidRDefault="009F5A88" w:rsidP="00A667E7">
      <w:pPr>
        <w:pStyle w:val="Heading3"/>
        <w:spacing w:after="120"/>
      </w:pPr>
      <w:r>
        <w:t xml:space="preserve"> </w:t>
      </w:r>
      <w:bookmarkStart w:id="54" w:name="_Toc47368100"/>
      <w:r>
        <w:t>Генерисање сетова података</w:t>
      </w:r>
      <w:bookmarkEnd w:id="54"/>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66273872" w:rsidR="00FE450D" w:rsidRDefault="00123EE2" w:rsidP="00A667E7">
      <w:pPr>
        <w:pStyle w:val="Caption"/>
      </w:pPr>
      <w:bookmarkStart w:id="55" w:name="_Toc47368134"/>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123EE2">
        <w:t xml:space="preserve"> </w:t>
      </w:r>
      <w:r>
        <w:t>Илустровани приказ тачке 1, 2 и 3, генерисање сетова података</w:t>
      </w:r>
      <w:bookmarkEnd w:id="55"/>
    </w:p>
    <w:p w14:paraId="0EAC5F78" w14:textId="452A387F" w:rsidR="005F5688" w:rsidRDefault="00585446" w:rsidP="00EE62BD">
      <w:pPr>
        <w:spacing w:after="120"/>
        <w:ind w:firstLine="720"/>
      </w:pPr>
      <w:r>
        <w:lastRenderedPageBreak/>
        <w:t xml:space="preserve">Потребно је да фотографије унутар генерисаних сетова буду одређених </w:t>
      </w:r>
      <w:r w:rsidR="00AF3C44">
        <w:t>димензија</w:t>
      </w:r>
      <w:r>
        <w:t xml:space="preserve"> за сваки сет, али и константних димензија унутар сваког сета. </w:t>
      </w:r>
      <w:r w:rsidR="005F5688">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rPr>
            </w:pPr>
            <w:r w:rsidRPr="005F5688">
              <w:rPr>
                <w:b/>
                <w:bC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D6BDF5F" w:rsidR="00123EE2" w:rsidRDefault="00BC4B54" w:rsidP="00BC4B54">
      <w:pPr>
        <w:pStyle w:val="Caption"/>
      </w:pPr>
      <w:bookmarkStart w:id="56" w:name="_Toc48083765"/>
      <w:r>
        <w:t xml:space="preserve">Табела </w:t>
      </w:r>
      <w:r w:rsidR="00E97BCA">
        <w:fldChar w:fldCharType="begin"/>
      </w:r>
      <w:r w:rsidR="00E97BCA">
        <w:instrText xml:space="preserve"> STYLEREF 1 \s </w:instrText>
      </w:r>
      <w:r w:rsidR="00E97BCA">
        <w:fldChar w:fldCharType="separate"/>
      </w:r>
      <w:r w:rsidR="00E97BCA">
        <w:rPr>
          <w:noProof/>
        </w:rPr>
        <w:t>3</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1</w:t>
      </w:r>
      <w:r w:rsidR="00E97BCA">
        <w:fldChar w:fldCharType="end"/>
      </w:r>
      <w:r w:rsidRPr="00123EE2">
        <w:t xml:space="preserve"> </w:t>
      </w:r>
      <w:r>
        <w:t>Резолуције генерисаних сетова података</w:t>
      </w:r>
      <w:bookmarkEnd w:id="56"/>
    </w:p>
    <w:p w14:paraId="15A94182" w14:textId="5C303173" w:rsidR="00FE450D" w:rsidRDefault="00FE450D" w:rsidP="00A667E7">
      <w:pPr>
        <w:pStyle w:val="Heading3"/>
        <w:spacing w:after="120"/>
      </w:pPr>
      <w:bookmarkStart w:id="57" w:name="_Toc47368101"/>
      <w:r>
        <w:t>Лабелирање сетова података</w:t>
      </w:r>
      <w:bookmarkEnd w:id="57"/>
    </w:p>
    <w:p w14:paraId="6E495F4E" w14:textId="4A8A0543" w:rsidR="00016998" w:rsidRDefault="00992ED1" w:rsidP="00EE62BD">
      <w:pPr>
        <w:spacing w:after="120"/>
        <w:ind w:firstLine="720"/>
      </w:pPr>
      <w: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лабелирање. </w:t>
      </w:r>
      <w:r w:rsidR="00A943DD">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t>Програмско решење лабелирања сетова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лабелирање сетова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Default="00570531" w:rsidP="00A667E7">
      <w:pPr>
        <w:keepNext/>
        <w:spacing w:after="120"/>
        <w:jc w:val="center"/>
      </w:pPr>
      <w:r>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6A3AA954" w:rsidR="00570531" w:rsidRPr="00123EE2" w:rsidRDefault="00123EE2" w:rsidP="00A667E7">
      <w:pPr>
        <w:pStyle w:val="Caption"/>
      </w:pPr>
      <w:bookmarkStart w:id="58" w:name="_Toc47368135"/>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t xml:space="preserve"> Структура </w:t>
      </w:r>
      <w:r w:rsidR="00422E09">
        <w:t>апликације</w:t>
      </w:r>
      <w:r>
        <w:t xml:space="preserve"> за лабелирање података</w:t>
      </w:r>
      <w:bookmarkEnd w:id="58"/>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лабелирање,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лабелирање</w:t>
      </w:r>
    </w:p>
    <w:p w14:paraId="7023D714" w14:textId="64544A71"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лабелир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7992E61D" w:rsidR="00843947" w:rsidRPr="00FB59E0" w:rsidRDefault="0020358B" w:rsidP="00EE62BD">
      <w:pPr>
        <w:spacing w:after="120"/>
        <w:ind w:firstLine="360"/>
        <w:rPr>
          <w:i/>
          <w:iCs/>
        </w:rPr>
      </w:pPr>
      <w:r>
        <w:t xml:space="preserve">Да би се омогућило брже и ефикасније лабелирање 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лабелирање. </w:t>
      </w:r>
      <w:r w:rsidR="00843947">
        <w:t xml:space="preserve">Узимајући то у обзир </w:t>
      </w:r>
      <w:r w:rsidR="00A843D8">
        <w:t>апликација</w:t>
      </w:r>
      <w:r w:rsidR="00843947">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лабелирање </w:t>
      </w:r>
      <w:r w:rsidR="00FB59E0">
        <w:t xml:space="preserve">тада </w:t>
      </w:r>
      <w:r w:rsidR="00843947">
        <w:t>прерачунава стварне координате у релативне</w:t>
      </w:r>
      <w:r>
        <w:t xml:space="preserve">. </w:t>
      </w:r>
    </w:p>
    <w:p w14:paraId="049291E1" w14:textId="1344007D" w:rsidR="00CC2090" w:rsidRPr="00585446" w:rsidRDefault="00082FDF" w:rsidP="00EE62BD">
      <w:pPr>
        <w:spacing w:after="120"/>
        <w:ind w:firstLine="360"/>
      </w:pPr>
      <w: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pPr>
      <w:bookmarkStart w:id="59" w:name="_Toc47368102"/>
      <w:r w:rsidRPr="00AF3C44">
        <w:rPr>
          <w:i/>
          <w:iCs/>
        </w:rPr>
        <w:t>Face detection</w:t>
      </w:r>
      <w:r>
        <w:t xml:space="preserve"> р</w:t>
      </w:r>
      <w:r w:rsidR="00CC2090">
        <w:t>ежими рада</w:t>
      </w:r>
      <w:bookmarkEnd w:id="59"/>
    </w:p>
    <w:p w14:paraId="38F54E56" w14:textId="17567A85" w:rsidR="00F06D00" w:rsidRDefault="00F06D00" w:rsidP="00EE62BD">
      <w:pPr>
        <w:spacing w:after="120"/>
        <w:ind w:firstLine="360"/>
      </w:pPr>
      <w:r>
        <w:rPr>
          <w:i/>
          <w:iCs/>
        </w:rPr>
        <w:t xml:space="preserve">Face detection </w:t>
      </w:r>
      <w:r>
        <w:t xml:space="preserve">режим рада </w:t>
      </w:r>
      <w:r w:rsidR="002D7F82">
        <w:t>карактеришу две ствари:</w:t>
      </w:r>
    </w:p>
    <w:p w14:paraId="3EFC8F08" w14:textId="515189DD"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60" w:name="_Toc45626488"/>
    </w:p>
    <w:bookmarkEnd w:id="60"/>
    <w:p w14:paraId="2D660349" w14:textId="3DB5288B" w:rsidR="00123EE2" w:rsidRDefault="002770C1" w:rsidP="002770C1">
      <w:pPr>
        <w:keepNext/>
        <w:spacing w:after="120"/>
        <w:ind w:firstLine="0"/>
        <w:jc w:val="center"/>
      </w:pPr>
      <w:r>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4FF4A88D" w:rsidR="00F06D00" w:rsidRDefault="00123EE2" w:rsidP="00A667E7">
      <w:pPr>
        <w:pStyle w:val="Caption"/>
      </w:pPr>
      <w:bookmarkStart w:id="61" w:name="_Toc47368136"/>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sidRPr="00123EE2">
        <w:t xml:space="preserve"> </w:t>
      </w:r>
      <w:r w:rsidRPr="00123EE2">
        <w:rPr>
          <w:i/>
          <w:iCs/>
        </w:rPr>
        <w:t>Face detection</w:t>
      </w:r>
      <w:r>
        <w:t xml:space="preserve"> режим рада</w:t>
      </w:r>
      <w:bookmarkEnd w:id="61"/>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62" w:name="_Toc47368103"/>
      <w:r w:rsidR="001C6E25" w:rsidRPr="00AF3C44">
        <w:rPr>
          <w:i/>
          <w:iCs/>
        </w:rPr>
        <w:t>Face elements detection</w:t>
      </w:r>
      <w:r w:rsidR="001C6E25">
        <w:t xml:space="preserve"> режим рада</w:t>
      </w:r>
      <w:bookmarkEnd w:id="62"/>
    </w:p>
    <w:p w14:paraId="51962E8B" w14:textId="6BA7064C" w:rsidR="000318CA" w:rsidRDefault="000318CA" w:rsidP="00EE62BD">
      <w:pPr>
        <w:spacing w:after="120"/>
        <w:ind w:firstLine="360"/>
      </w:pPr>
      <w:r>
        <w:rPr>
          <w:i/>
          <w:iCs/>
        </w:rPr>
        <w:t xml:space="preserve">Face elements detection </w:t>
      </w:r>
      <w:r>
        <w:t>режим рада карактеришу две ствари:</w:t>
      </w:r>
    </w:p>
    <w:p w14:paraId="09F0F654" w14:textId="4059127F"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Default="00CF3B4D" w:rsidP="00A667E7">
      <w:pPr>
        <w:keepNext/>
        <w:spacing w:after="120"/>
        <w:jc w:val="center"/>
      </w:pPr>
      <w:r>
        <w:t xml:space="preserve">   </w:t>
      </w:r>
      <w:r w:rsidR="001C6E25">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5BAB89C7" w:rsidR="000318CA" w:rsidRPr="00123EE2" w:rsidRDefault="00123EE2" w:rsidP="00A667E7">
      <w:pPr>
        <w:pStyle w:val="Caption"/>
      </w:pPr>
      <w:bookmarkStart w:id="63" w:name="_Toc47368137"/>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t xml:space="preserve"> </w:t>
      </w:r>
      <w:r w:rsidRPr="00123EE2">
        <w:rPr>
          <w:i/>
          <w:iCs/>
        </w:rPr>
        <w:t>Face elements detection</w:t>
      </w:r>
      <w:r>
        <w:t xml:space="preserve"> режим рада</w:t>
      </w:r>
      <w:bookmarkEnd w:id="63"/>
    </w:p>
    <w:p w14:paraId="0A361EA4" w14:textId="3602E4E8" w:rsidR="000318CA" w:rsidRDefault="00123EE2" w:rsidP="00A667E7">
      <w:pPr>
        <w:pStyle w:val="Heading4"/>
        <w:spacing w:after="120"/>
      </w:pPr>
      <w:r>
        <w:t xml:space="preserve"> </w:t>
      </w:r>
      <w:bookmarkStart w:id="64" w:name="_Toc47368104"/>
      <w:r w:rsidR="00072CAD" w:rsidRPr="00AF3C44">
        <w:rPr>
          <w:i/>
          <w:iCs/>
        </w:rPr>
        <w:t>Eye contour detection</w:t>
      </w:r>
      <w:r w:rsidR="00072CAD">
        <w:t xml:space="preserve"> </w:t>
      </w:r>
      <w:r w:rsidR="000318CA">
        <w:t>режим рада</w:t>
      </w:r>
      <w:bookmarkEnd w:id="64"/>
    </w:p>
    <w:p w14:paraId="6B119999" w14:textId="01A9847B" w:rsidR="00A27D83" w:rsidRDefault="00A27D83" w:rsidP="00EE62BD">
      <w:pPr>
        <w:spacing w:after="120"/>
        <w:ind w:firstLine="360"/>
      </w:pPr>
      <w:r>
        <w:rPr>
          <w:i/>
          <w:iCs/>
        </w:rPr>
        <w:t xml:space="preserve">Eye </w:t>
      </w:r>
      <w:r w:rsidR="00441724">
        <w:rPr>
          <w:i/>
          <w:iCs/>
        </w:rPr>
        <w:t>contour</w:t>
      </w:r>
      <w:r>
        <w:rPr>
          <w:i/>
          <w:iCs/>
        </w:rPr>
        <w:t xml:space="preserve"> detection </w:t>
      </w:r>
      <w:r>
        <w:t>режим рада карактеришу две ствари:</w:t>
      </w:r>
    </w:p>
    <w:p w14:paraId="1D3E7839" w14:textId="539B7687"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78D96E32" w:rsidR="00082FDF" w:rsidRDefault="00711C7E" w:rsidP="00A667E7">
      <w:pPr>
        <w:pStyle w:val="Caption"/>
      </w:pPr>
      <w:bookmarkStart w:id="65" w:name="_Toc47368138"/>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711C7E">
        <w:t xml:space="preserve"> </w:t>
      </w:r>
      <w:r w:rsidRPr="00711C7E">
        <w:rPr>
          <w:i/>
          <w:iCs/>
        </w:rPr>
        <w:t>Eye contour detection</w:t>
      </w:r>
      <w:r w:rsidRPr="007B3AD1">
        <w:t xml:space="preserve"> режим ра</w:t>
      </w:r>
      <w:r>
        <w:t>да</w:t>
      </w:r>
      <w:bookmarkEnd w:id="65"/>
    </w:p>
    <w:p w14:paraId="7CF3C710" w14:textId="5B569D82" w:rsidR="006B5B6F" w:rsidRDefault="00C5504E" w:rsidP="00A667E7">
      <w:pPr>
        <w:pStyle w:val="Heading4"/>
        <w:spacing w:after="120"/>
      </w:pPr>
      <w:r>
        <w:t xml:space="preserve"> </w:t>
      </w:r>
      <w:bookmarkStart w:id="66" w:name="_Toc47368105"/>
      <w:r w:rsidR="00675DA8">
        <w:t xml:space="preserve">Излазне датотеке </w:t>
      </w:r>
      <w:r w:rsidR="002770C1">
        <w:t>апликације</w:t>
      </w:r>
      <w:r w:rsidR="00675DA8">
        <w:t xml:space="preserve"> за лабелирање</w:t>
      </w:r>
      <w:bookmarkEnd w:id="66"/>
    </w:p>
    <w:p w14:paraId="68A9ED57" w14:textId="533C0693" w:rsidR="00843CF9" w:rsidRDefault="00675DA8" w:rsidP="00EE62BD">
      <w:pPr>
        <w:spacing w:after="120"/>
        <w:ind w:firstLine="720"/>
      </w:pPr>
      <w:r>
        <w:t xml:space="preserve">У зависности од изабраног режима рада програмског решења за лабелирање 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Свака врста у њима носи информације о једној слици унутар сета података.</w:t>
      </w:r>
    </w:p>
    <w:p w14:paraId="319E5269" w14:textId="251DF205"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сета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4C4B85F1"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лабелирање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575F6C"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679F81CD" w:rsidR="00EC684B" w:rsidRDefault="00685859" w:rsidP="00C6188B">
            <w:pPr>
              <w:pStyle w:val="Caption"/>
              <w:jc w:val="right"/>
              <w:rPr>
                <w:rFonts w:eastAsiaTheme="minorEastAsia"/>
              </w:rPr>
            </w:pPr>
            <w:bookmarkStart w:id="67" w:name="_Toc4804984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1</w:t>
            </w:r>
            <w:r w:rsidR="00EC684B">
              <w:rPr>
                <w:rFonts w:eastAsiaTheme="minorEastAsia"/>
              </w:rPr>
              <w:fldChar w:fldCharType="end"/>
            </w:r>
            <w:r>
              <w:rPr>
                <w:rFonts w:eastAsiaTheme="minorEastAsia"/>
              </w:rPr>
              <w:t>)</w:t>
            </w:r>
            <w:bookmarkEnd w:id="67"/>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8" w:name="_Toc47368106"/>
      <w:r>
        <w:t>Апликација за праћење пажње возача</w:t>
      </w:r>
      <w:bookmarkEnd w:id="68"/>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9" w:name="_Toc47368107"/>
      <w:r>
        <w:t>Модели конволутивних неуронских мрежа</w:t>
      </w:r>
      <w:bookmarkEnd w:id="69"/>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53F3D1BB" w:rsidR="00A2701D" w:rsidRDefault="000E6DCA" w:rsidP="00A667E7">
      <w:pPr>
        <w:pStyle w:val="Caption"/>
      </w:pPr>
      <w:bookmarkStart w:id="70" w:name="_Toc47368139"/>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rsidRPr="000E6DCA">
        <w:t xml:space="preserve"> </w:t>
      </w:r>
      <w:r>
        <w:t>Архитектура конволутивне неуронске мреже</w:t>
      </w:r>
      <w:bookmarkEnd w:id="70"/>
    </w:p>
    <w:p w14:paraId="690F7BB5" w14:textId="7FAD9370" w:rsidR="00CD39BD" w:rsidRDefault="00CD39BD" w:rsidP="00D51494">
      <w:pPr>
        <w:spacing w:after="120"/>
        <w:ind w:firstLine="720"/>
      </w:pPr>
      <w:r>
        <w:t xml:space="preserve">Улаз у мрежу чини сива слика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димензија (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w:t>
      </w:r>
      <w:r w:rsidR="00EE331C">
        <w:lastRenderedPageBreak/>
        <w:t>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лабелирање,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commentRangeStart w:id="71"/>
            <w:r w:rsidRPr="00276A5B">
              <w:t>(2,</w:t>
            </w:r>
            <w:commentRangeStart w:id="72"/>
            <w:r w:rsidRPr="00276A5B">
              <w:t>2</w:t>
            </w:r>
            <w:commentRangeEnd w:id="72"/>
            <w:r w:rsidR="003F74F0" w:rsidRPr="00276A5B">
              <w:rPr>
                <w:rStyle w:val="CommentReference"/>
                <w:lang w:eastAsia="ar-SA"/>
              </w:rPr>
              <w:commentReference w:id="72"/>
            </w:r>
            <w:r w:rsidRPr="00276A5B">
              <w:t>)</w:t>
            </w:r>
            <w:commentRangeEnd w:id="71"/>
            <w:r w:rsidR="001867D2" w:rsidRPr="00276A5B">
              <w:rPr>
                <w:rStyle w:val="CommentReference"/>
              </w:rPr>
              <w:commentReference w:id="71"/>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602DA237" w:rsidR="000E6DCA" w:rsidRPr="000E6DCA" w:rsidRDefault="000E6DCA" w:rsidP="00A667E7">
      <w:pPr>
        <w:pStyle w:val="Caption"/>
      </w:pPr>
      <w:bookmarkStart w:id="73" w:name="_Toc48083766"/>
      <w:r>
        <w:t xml:space="preserve">Табела </w:t>
      </w:r>
      <w:r w:rsidR="00E97BCA">
        <w:fldChar w:fldCharType="begin"/>
      </w:r>
      <w:r w:rsidR="00E97BCA">
        <w:instrText xml:space="preserve"> STYLEREF 1 \s </w:instrText>
      </w:r>
      <w:r w:rsidR="00E97BCA">
        <w:fldChar w:fldCharType="separate"/>
      </w:r>
      <w:r w:rsidR="00E97BCA">
        <w:rPr>
          <w:noProof/>
        </w:rPr>
        <w:t>3</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2</w:t>
      </w:r>
      <w:r w:rsidR="00E97BCA">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73"/>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74" w:name="_Toc47368108"/>
      <w:r>
        <w:t xml:space="preserve">Процес </w:t>
      </w:r>
      <w:r w:rsidR="00870387">
        <w:t>обучавања</w:t>
      </w:r>
      <w:r>
        <w:t xml:space="preserve"> мрежа</w:t>
      </w:r>
      <w:bookmarkEnd w:id="74"/>
    </w:p>
    <w:p w14:paraId="0874812C" w14:textId="4D728D0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Према томе, сет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сетом за валидацију фино се подешавају </w:t>
      </w:r>
      <w:r w:rsidR="00AD00F1" w:rsidRPr="0075418F">
        <w:rPr>
          <w:i/>
          <w:iCs/>
        </w:rPr>
        <w:t>Hyper</w:t>
      </w:r>
      <w:r w:rsidR="00AD00F1">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US"/>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79AA1AD" w:rsidR="00506E91" w:rsidRDefault="000E6DCA" w:rsidP="00A667E7">
      <w:pPr>
        <w:pStyle w:val="Caption"/>
      </w:pPr>
      <w:bookmarkStart w:id="75" w:name="_Toc47368140"/>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0E6DCA">
        <w:t xml:space="preserve"> </w:t>
      </w:r>
      <w:r>
        <w:t>Процес обучавања неуронске мреже</w:t>
      </w:r>
      <w:bookmarkEnd w:id="75"/>
    </w:p>
    <w:p w14:paraId="35C1079F" w14:textId="27171D93"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75418F" w:rsidRPr="0075418F">
        <w:rPr>
          <w:i/>
          <w:iCs/>
        </w:rPr>
        <w:t>Hyper</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rPr>
      </w:pPr>
      <w:r w:rsidRPr="00FB3603">
        <w:rPr>
          <w:i/>
          <w:iCs/>
        </w:rPr>
        <w:t>Learning rate decay</w:t>
      </w:r>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r w:rsidRPr="00FB3603">
        <w:rPr>
          <w:i/>
          <w:iCs/>
        </w:rPr>
        <w:t>Batch</w:t>
      </w:r>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r>
        <w:rPr>
          <w:i/>
          <w:iCs/>
        </w:rPr>
        <w:t xml:space="preserve">Dropout – </w:t>
      </w:r>
      <w:r w:rsidRPr="00D22066">
        <w:t>0.25</w:t>
      </w:r>
      <w:r>
        <w:rPr>
          <w:i/>
          <w:iCs/>
        </w:rPr>
        <w:t xml:space="preserve"> </w:t>
      </w:r>
      <w:r>
        <w:t xml:space="preserve">после сваког </w:t>
      </w:r>
      <w:r w:rsidRPr="00D22066">
        <w:rPr>
          <w:i/>
          <w:iCs/>
        </w:rPr>
        <w:t>Max-poll</w:t>
      </w:r>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6" w:name="_Toc47368109"/>
      <w:r>
        <w:lastRenderedPageBreak/>
        <w:t>Структура апликације</w:t>
      </w:r>
      <w:bookmarkEnd w:id="76"/>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3099C74C" w:rsidR="000E6DCA" w:rsidRPr="000E6DCA" w:rsidRDefault="000E6DCA" w:rsidP="00A667E7">
      <w:pPr>
        <w:pStyle w:val="Caption"/>
      </w:pPr>
      <w:bookmarkStart w:id="77" w:name="_Toc47368141"/>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0E6DCA">
        <w:t xml:space="preserve"> </w:t>
      </w:r>
      <w:r>
        <w:t>Структура апликације за праћење пажње возача</w:t>
      </w:r>
      <w:bookmarkEnd w:id="77"/>
    </w:p>
    <w:p w14:paraId="2D0A851E" w14:textId="6A41619B"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 xml:space="preserve">димензије      640x480x1. </w:t>
      </w:r>
      <w:r w:rsidR="00AF3C44">
        <w:t>Након</w:t>
      </w:r>
      <w:r w:rsidR="00582A8A">
        <w:t xml:space="preserve">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20D72B9E"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Default="00E539D4" w:rsidP="00E539D4">
      <w:pPr>
        <w:keepNext/>
        <w:spacing w:after="120"/>
        <w:ind w:firstLine="0"/>
        <w:jc w:val="center"/>
      </w:pPr>
      <w:r>
        <w:rPr>
          <w:noProof/>
          <w:highlight w:val="yellow"/>
          <w:lang w:val="en-US"/>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1023377B" w:rsidR="000A7224" w:rsidRDefault="00E539D4" w:rsidP="00E539D4">
      <w:pPr>
        <w:pStyle w:val="Caption"/>
      </w:pPr>
      <w:bookmarkStart w:id="78" w:name="_Toc47368142"/>
      <w:r>
        <w:t xml:space="preserve">Слика </w:t>
      </w:r>
      <w:r>
        <w:fldChar w:fldCharType="begin"/>
      </w:r>
      <w:r>
        <w:instrText xml:space="preserve"> STYLEREF 1 \s </w:instrText>
      </w:r>
      <w:r>
        <w:fldChar w:fldCharType="separate"/>
      </w:r>
      <w:r>
        <w:rPr>
          <w:noProof/>
        </w:rPr>
        <w:t>3</w:t>
      </w:r>
      <w:r>
        <w:fldChar w:fldCharType="end"/>
      </w:r>
      <w:r>
        <w:t>.</w:t>
      </w:r>
      <w:r>
        <w:fldChar w:fldCharType="begin"/>
      </w:r>
      <w:r>
        <w:instrText xml:space="preserve"> SEQ Слика \* ARABIC \s 1 </w:instrText>
      </w:r>
      <w:r>
        <w:fldChar w:fldCharType="separate"/>
      </w:r>
      <w:r>
        <w:rPr>
          <w:noProof/>
        </w:rPr>
        <w:t>9</w:t>
      </w:r>
      <w:r>
        <w:fldChar w:fldCharType="end"/>
      </w:r>
      <w:r>
        <w:t xml:space="preserve"> Финална апликација за праћење пажње возача</w:t>
      </w:r>
      <w:bookmarkEnd w:id="78"/>
    </w:p>
    <w:p w14:paraId="095E58B6" w14:textId="77777777" w:rsidR="00E539D4" w:rsidRPr="00E539D4" w:rsidRDefault="00E539D4" w:rsidP="00E539D4"/>
    <w:p w14:paraId="477BF6C7" w14:textId="389D490D" w:rsidR="00F2003A" w:rsidRDefault="00F2003A" w:rsidP="00A667E7">
      <w:pPr>
        <w:pStyle w:val="Heading1"/>
        <w:spacing w:after="120"/>
      </w:pPr>
      <w:bookmarkStart w:id="79" w:name="_Ref46530260"/>
      <w:bookmarkStart w:id="80" w:name="_Ref46530445"/>
      <w:bookmarkStart w:id="81" w:name="_Toc47368110"/>
      <w:r w:rsidRPr="000A7224">
        <w:t>Програмско</w:t>
      </w:r>
      <w:r>
        <w:t xml:space="preserve"> решење</w:t>
      </w:r>
      <w:bookmarkEnd w:id="79"/>
      <w:bookmarkEnd w:id="80"/>
      <w:bookmarkEnd w:id="81"/>
    </w:p>
    <w:p w14:paraId="0508438E" w14:textId="17017E4A" w:rsidR="007A04EA" w:rsidRDefault="007A04EA" w:rsidP="00D51494">
      <w:pPr>
        <w:spacing w:after="120"/>
        <w:ind w:firstLine="432"/>
      </w:pPr>
      <w:r>
        <w:t xml:space="preserve">У овом поглављу описана су програмска решења апликације за лабелирање података и апликације за праћење пажње </w:t>
      </w:r>
      <w:r w:rsidR="00AF3C44">
        <w:t>возача</w:t>
      </w:r>
      <w:r>
        <w:t>.</w:t>
      </w:r>
    </w:p>
    <w:p w14:paraId="7DD058A3" w14:textId="66D68D8A" w:rsidR="00952834" w:rsidRDefault="00952834" w:rsidP="00A667E7">
      <w:pPr>
        <w:pStyle w:val="Heading2"/>
        <w:spacing w:after="120"/>
      </w:pPr>
      <w:bookmarkStart w:id="82" w:name="_Toc47368111"/>
      <w:r>
        <w:t>Апликација за лабелирање података</w:t>
      </w:r>
      <w:bookmarkEnd w:id="82"/>
    </w:p>
    <w:p w14:paraId="193E15A0" w14:textId="2DC85E34" w:rsidR="00952834" w:rsidRDefault="00952834" w:rsidP="00D51494">
      <w:pPr>
        <w:spacing w:after="120"/>
        <w:ind w:firstLine="576"/>
      </w:pPr>
      <w:r>
        <w:t xml:space="preserve">Апликација за лабелирање 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US"/>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671216A" w:rsidR="00952834" w:rsidRDefault="00D6329E" w:rsidP="00A667E7">
      <w:pPr>
        <w:pStyle w:val="Caption"/>
      </w:pPr>
      <w:bookmarkStart w:id="83" w:name="_Toc47368143"/>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D6329E">
        <w:t xml:space="preserve"> </w:t>
      </w:r>
      <w:r>
        <w:t>Апликација за лабелирање података</w:t>
      </w:r>
      <w:bookmarkEnd w:id="83"/>
    </w:p>
    <w:p w14:paraId="3A630BF7" w14:textId="6CE457FA"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 xml:space="preserve">простора,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19AAE6F5"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xml:space="preserve">. Поља ове класе су листа правоуганика и листа </w:t>
      </w:r>
      <w:r w:rsidR="00664073" w:rsidRPr="00664073">
        <w:rPr>
          <w:i/>
          <w:iCs/>
        </w:rPr>
        <w:t>True/False</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2D7F8A73"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lastRenderedPageBreak/>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rPr>
        <w:t xml:space="preserve"> </w:t>
      </w:r>
      <w:r w:rsidR="00C02DFC">
        <w:rPr>
          <w:rFonts w:cstheme="minorHAnsi"/>
          <w:color w:val="000000"/>
        </w:rPr>
        <w:t>одређеног</w:t>
      </w:r>
      <w:r w:rsidR="00077F9C">
        <w:rPr>
          <w:rFonts w:cstheme="minorHAnsi"/>
          <w:color w:val="000000"/>
        </w:rPr>
        <w:t xml:space="preserve">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правоуганика 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правоуганика,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правоуганик</w:t>
      </w:r>
      <w:r w:rsidR="00664073">
        <w:rPr>
          <w:rFonts w:cstheme="minorHAnsi"/>
          <w:color w:val="000000"/>
        </w:rPr>
        <w:t>а</w:t>
      </w:r>
      <w:r w:rsidR="00077F9C">
        <w:rPr>
          <w:rFonts w:cstheme="minorHAnsi"/>
          <w:color w:val="000000"/>
        </w:rPr>
        <w:t xml:space="preserve"> 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правоуганика.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5EFAFBEF"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лабелирање 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14E18949"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38850A81"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лабелирање 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4B697C3A"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методе учитавају се координате правоуганика 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5FBF8B54" w:rsidR="00676788" w:rsidRDefault="00010014" w:rsidP="00D51494">
      <w:pPr>
        <w:spacing w:after="120"/>
        <w:ind w:firstLine="360"/>
        <w:rPr>
          <w:rFonts w:cstheme="minorHAnsi"/>
        </w:rPr>
      </w:pPr>
      <w:r>
        <w:rPr>
          <w:rFonts w:cstheme="minorHAnsi"/>
          <w:color w:val="000000"/>
        </w:rPr>
        <w:t xml:space="preserve">Као део апликације за лабелирање 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84" w:name="_Toc47368112"/>
      <w:r>
        <w:t>Апликација за праћење пажње возача</w:t>
      </w:r>
      <w:bookmarkEnd w:id="84"/>
    </w:p>
    <w:p w14:paraId="17AA6CE5" w14:textId="7A0E885E"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4D702C49" w:rsidR="003F78D9" w:rsidRDefault="00D6329E" w:rsidP="00A667E7">
      <w:pPr>
        <w:pStyle w:val="Caption"/>
      </w:pPr>
      <w:bookmarkStart w:id="85" w:name="_Toc47368144"/>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sidRPr="00D6329E">
        <w:t xml:space="preserve"> </w:t>
      </w:r>
      <w:r>
        <w:t>Апликација за праћење пажње возача</w:t>
      </w:r>
      <w:bookmarkEnd w:id="85"/>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528BC3DD"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49A0EC4A"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0808543F" w:rsidR="007B37D8" w:rsidRDefault="007B37D8" w:rsidP="005F69DF">
      <w:pPr>
        <w:spacing w:after="120"/>
      </w:pPr>
      <w:r>
        <w:t xml:space="preserve">Како предикције неуронских мрежа знају бити нестабилне, односно </w:t>
      </w:r>
      <w:r w:rsidR="005F69DF">
        <w:t xml:space="preserve">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 </w:t>
      </w:r>
      <w:r w:rsidR="005A53E4" w:rsidRPr="005A53E4">
        <w:rPr>
          <w:i/>
          <w:iCs/>
          <w:lang w:val="en-US"/>
        </w:rPr>
        <w:t>Simple</w:t>
      </w:r>
      <w:r w:rsidR="005A53E4">
        <w:rPr>
          <w:lang w:val="en-US"/>
        </w:rPr>
        <w:t xml:space="preserve"> </w:t>
      </w:r>
      <w:r w:rsidR="005F69DF" w:rsidRPr="005F69DF">
        <w:rPr>
          <w:i/>
          <w:iCs/>
          <w:lang w:val="en-US"/>
        </w:rPr>
        <w:t>Moving Average</w:t>
      </w:r>
      <w:r w:rsidR="005F69DF">
        <w:rPr>
          <w:i/>
          <w:iCs/>
        </w:rPr>
        <w:t xml:space="preserve"> </w:t>
      </w:r>
      <w:r w:rsidR="005F69DF">
        <w:t>техника. Она 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575F6C">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B50F1DD" w:rsidR="005A53E4" w:rsidRDefault="005A53E4" w:rsidP="00575F6C">
            <w:pPr>
              <w:pStyle w:val="Caption"/>
              <w:jc w:val="right"/>
              <w:rPr>
                <w:rFonts w:eastAsiaTheme="minorEastAsia"/>
              </w:rPr>
            </w:pPr>
            <w:bookmarkStart w:id="86" w:name="_Toc48049845"/>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bookmarkEnd w:id="86"/>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7" w:name="_Toc47368113"/>
      <w:r>
        <w:lastRenderedPageBreak/>
        <w:t>Концепт модела</w:t>
      </w:r>
      <w:r w:rsidR="00604DC9">
        <w:t xml:space="preserve"> фокусиране пажње</w:t>
      </w:r>
      <w:bookmarkEnd w:id="87"/>
    </w:p>
    <w:p w14:paraId="07201F52" w14:textId="0DE5C1AC"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тренингом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6DD0EF77" w:rsidR="009B3AE5" w:rsidRDefault="00855325" w:rsidP="00D51494">
      <w:pPr>
        <w:spacing w:after="120"/>
      </w:pPr>
      <w:r>
        <w:t>Модели фокусиране пажње нису стран појам, како у пољу рачунарског вида,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Default="00CF708A" w:rsidP="00CF708A">
      <w:pPr>
        <w:keepNext/>
        <w:spacing w:after="120"/>
      </w:pPr>
      <w:r>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7F110E4" w:rsidR="00CF708A" w:rsidRDefault="00CF708A" w:rsidP="00CF708A">
      <w:pPr>
        <w:pStyle w:val="Caption"/>
        <w:rPr>
          <w:noProof/>
        </w:rPr>
      </w:pPr>
      <w:bookmarkStart w:id="88" w:name="_Toc47368145"/>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Концепт модела фокусиране пажње</w:t>
      </w:r>
      <w:bookmarkEnd w:id="88"/>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9" w:name="_Ref46530279"/>
      <w:bookmarkStart w:id="90" w:name="_Ref46530485"/>
      <w:bookmarkStart w:id="91" w:name="_Toc47368114"/>
      <w:r w:rsidRPr="000A7224">
        <w:t>Евалуација</w:t>
      </w:r>
      <w:bookmarkEnd w:id="89"/>
      <w:bookmarkEnd w:id="90"/>
      <w:bookmarkEnd w:id="91"/>
      <w:r w:rsidR="00676788">
        <w:t xml:space="preserve"> </w:t>
      </w:r>
    </w:p>
    <w:p w14:paraId="3A4ECF47" w14:textId="7B11A72B" w:rsidR="000A7224" w:rsidRPr="000A7224" w:rsidRDefault="000A7224" w:rsidP="00D51494">
      <w:pPr>
        <w:spacing w:after="120"/>
        <w:ind w:firstLine="432"/>
      </w:pPr>
      <w: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pPr>
      <w:bookmarkStart w:id="92" w:name="_Toc47368115"/>
      <w:r>
        <w:t>Евалуација апликације за лабелирање података</w:t>
      </w:r>
      <w:bookmarkEnd w:id="92"/>
    </w:p>
    <w:p w14:paraId="56FDC186" w14:textId="0B52E973" w:rsidR="00294F8D" w:rsidRPr="00294F8D" w:rsidRDefault="00833700" w:rsidP="00D51494">
      <w:pPr>
        <w:spacing w:after="120"/>
      </w:pPr>
      <w: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лабелирања).  </w:t>
      </w:r>
      <w:r w:rsidR="00294F8D">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2500D848"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за 100, 1 000, 5 000 и 10 000 лабелираних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13E58B08" w:rsidR="00962244" w:rsidRPr="00D6329E" w:rsidRDefault="00BC4B54" w:rsidP="00BC4B54">
      <w:pPr>
        <w:pStyle w:val="Caption"/>
      </w:pPr>
      <w:bookmarkStart w:id="93" w:name="_Toc4736815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93"/>
    </w:p>
    <w:p w14:paraId="618999F3" w14:textId="56444B7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лабелираних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11BB89B2" w:rsidR="00962244" w:rsidRPr="00D6329E" w:rsidRDefault="00D6329E" w:rsidP="00A667E7">
      <w:pPr>
        <w:pStyle w:val="Caption"/>
      </w:pPr>
      <w:bookmarkStart w:id="94" w:name="_Toc4736815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Време уписа у .</w:t>
      </w:r>
      <w:r w:rsidRPr="00D6329E">
        <w:rPr>
          <w:i/>
          <w:iCs/>
        </w:rPr>
        <w:t>csv</w:t>
      </w:r>
      <w:r>
        <w:t xml:space="preserve"> датотеке</w:t>
      </w:r>
      <w:bookmarkEnd w:id="94"/>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7E6770D0" w:rsidR="00683E7A" w:rsidRPr="009449DC" w:rsidRDefault="009449DC" w:rsidP="00A667E7">
      <w:pPr>
        <w:pStyle w:val="Caption"/>
      </w:pPr>
      <w:bookmarkStart w:id="95" w:name="_Toc4736815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95"/>
    </w:p>
    <w:p w14:paraId="7439F72F" w14:textId="4E21CFDF" w:rsidR="00343A14" w:rsidRPr="00343A14" w:rsidRDefault="00C02DFC" w:rsidP="00D51494">
      <w:pPr>
        <w:spacing w:after="120"/>
        <w:ind w:firstLine="576"/>
      </w:pPr>
      <w:r>
        <w:t>Потрошња</w:t>
      </w:r>
      <w:r w:rsidR="00930378">
        <w:t xml:space="preserve">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6" w:name="_Toc47368116"/>
      <w:r>
        <w:t>Евалуација апликације за праћење пажње возача</w:t>
      </w:r>
      <w:bookmarkEnd w:id="96"/>
    </w:p>
    <w:p w14:paraId="61F2BBCD" w14:textId="565449DC"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7" w:name="_Toc47368117"/>
      <w:r>
        <w:lastRenderedPageBreak/>
        <w:t>Евалуација првог модела неуронске мреже</w:t>
      </w:r>
      <w:bookmarkEnd w:id="97"/>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Default="00F16E70" w:rsidP="00F16E70">
      <w:pPr>
        <w:keepNext/>
        <w:ind w:firstLine="0"/>
        <w:jc w:val="center"/>
      </w:pPr>
      <w:r>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pPr>
      <w:bookmarkStart w:id="98" w:name="_Toc4736815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rPr>
        <w:t xml:space="preserve"> Тачност обучавања и валидације првог модела</w:t>
      </w:r>
      <w:bookmarkEnd w:id="98"/>
    </w:p>
    <w:p w14:paraId="7D795623" w14:textId="77777777" w:rsidR="00F16E70" w:rsidRDefault="00F16E70" w:rsidP="00F16E70">
      <w:pPr>
        <w:keepNext/>
        <w:ind w:firstLine="0"/>
        <w:jc w:val="center"/>
      </w:pPr>
      <w:r>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pPr>
      <w:bookmarkStart w:id="99" w:name="_Toc4736815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t xml:space="preserve"> Губици првог модела</w:t>
      </w:r>
      <w:bookmarkEnd w:id="99"/>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2BE8D13B" w:rsidR="004B5A7C" w:rsidRDefault="004B5A7C" w:rsidP="004B5A7C">
      <w: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43A6B49" w14:textId="3C5315D2" w:rsidR="00794FEB" w:rsidRDefault="00CA700C" w:rsidP="00794FEB">
      <w:pPr>
        <w:pStyle w:val="Caption"/>
        <w:rPr>
          <w:noProof/>
        </w:rPr>
      </w:pPr>
      <w:bookmarkStart w:id="100" w:name="_Toc4736815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100"/>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2E0AC6C" w14:textId="38AA78BE" w:rsidR="004B5A7C" w:rsidRDefault="00CA700C" w:rsidP="00CA700C">
      <w:pPr>
        <w:pStyle w:val="Caption"/>
      </w:pPr>
      <w:bookmarkStart w:id="101" w:name="_Toc4736815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t xml:space="preserve"> Ширина лица</w:t>
      </w:r>
      <w:bookmarkEnd w:id="101"/>
    </w:p>
    <w:p w14:paraId="20916DFF" w14:textId="203AB369"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71BE34E0" w14:textId="77777777" w:rsidR="00C57988" w:rsidRPr="00BA74D9" w:rsidRDefault="00C57988" w:rsidP="00C57988">
      <w:pPr>
        <w:ind w:firstLine="0"/>
      </w:pPr>
      <w:r>
        <w:tab/>
      </w:r>
    </w:p>
    <w:tbl>
      <w:tblPr>
        <w:tblStyle w:val="TableGrid"/>
        <w:tblW w:w="0" w:type="auto"/>
        <w:jc w:val="center"/>
        <w:tblLook w:val="04A0" w:firstRow="1" w:lastRow="0" w:firstColumn="1" w:lastColumn="0" w:noHBand="0" w:noVBand="1"/>
      </w:tblPr>
      <w:tblGrid>
        <w:gridCol w:w="2516"/>
        <w:gridCol w:w="1534"/>
      </w:tblGrid>
      <w:tr w:rsidR="00C57988" w14:paraId="185785B7" w14:textId="77777777" w:rsidTr="00C57988">
        <w:trPr>
          <w:jc w:val="center"/>
        </w:trPr>
        <w:tc>
          <w:tcPr>
            <w:tcW w:w="0" w:type="auto"/>
          </w:tcPr>
          <w:p w14:paraId="30168B4A" w14:textId="19FDC390" w:rsidR="00C57988" w:rsidRPr="00C57988" w:rsidRDefault="00C57988" w:rsidP="00C57988">
            <w:pPr>
              <w:ind w:firstLine="0"/>
              <w:jc w:val="center"/>
              <w:rPr>
                <w:b/>
                <w:bCs/>
              </w:rPr>
            </w:pPr>
            <w:r w:rsidRPr="00C57988">
              <w:rPr>
                <w:b/>
                <w:bCs/>
              </w:rPr>
              <w:t>Параметар</w:t>
            </w:r>
          </w:p>
        </w:tc>
        <w:tc>
          <w:tcPr>
            <w:tcW w:w="0" w:type="auto"/>
          </w:tcPr>
          <w:p w14:paraId="6BEA58A4" w14:textId="3A37DD6F" w:rsidR="00C57988" w:rsidRPr="00C57988" w:rsidRDefault="00C57988" w:rsidP="00C57988">
            <w:pPr>
              <w:ind w:firstLine="0"/>
              <w:jc w:val="center"/>
              <w:rPr>
                <w:lang w:val="en-US"/>
              </w:rPr>
            </w:pPr>
            <w:r w:rsidRPr="00C57988">
              <w:rPr>
                <w:b/>
                <w:bCs/>
              </w:rPr>
              <w:t>Тачност</w:t>
            </w:r>
            <w:r>
              <w:t xml:space="preserve"> </w:t>
            </w:r>
            <w:r>
              <w:rPr>
                <w:lang w:val="en-US"/>
              </w:rPr>
              <w:t>[%]</w:t>
            </w:r>
          </w:p>
        </w:tc>
      </w:tr>
      <w:tr w:rsidR="00C57988" w14:paraId="1C56AA04" w14:textId="77777777" w:rsidTr="00C57988">
        <w:trPr>
          <w:jc w:val="center"/>
        </w:trPr>
        <w:tc>
          <w:tcPr>
            <w:tcW w:w="0" w:type="auto"/>
          </w:tcPr>
          <w:p w14:paraId="70B173F3" w14:textId="048EE7D9" w:rsidR="00C57988" w:rsidRPr="00C57988" w:rsidRDefault="00C57988" w:rsidP="00C57988">
            <w:pPr>
              <w:ind w:firstLine="0"/>
              <w:jc w:val="center"/>
              <w:rPr>
                <w:i/>
                <w:iCs/>
                <w:lang w:val="en-US"/>
              </w:rPr>
            </w:pPr>
            <w:proofErr w:type="spellStart"/>
            <w:r w:rsidRPr="00C57988">
              <w:rPr>
                <w:i/>
                <w:iCs/>
                <w:lang w:val="en-US"/>
              </w:rPr>
              <w:t>noFace</w:t>
            </w:r>
            <w:proofErr w:type="spellEnd"/>
          </w:p>
        </w:tc>
        <w:tc>
          <w:tcPr>
            <w:tcW w:w="0" w:type="auto"/>
          </w:tcPr>
          <w:p w14:paraId="62BA3380" w14:textId="3032C2D6" w:rsidR="00C57988" w:rsidRDefault="00C57988" w:rsidP="00C57988">
            <w:pPr>
              <w:ind w:firstLine="0"/>
              <w:jc w:val="center"/>
            </w:pPr>
            <w:r>
              <w:t>100</w:t>
            </w:r>
          </w:p>
        </w:tc>
      </w:tr>
      <w:tr w:rsidR="00C57988" w14:paraId="52AE887C" w14:textId="77777777" w:rsidTr="00C57988">
        <w:trPr>
          <w:jc w:val="center"/>
        </w:trPr>
        <w:tc>
          <w:tcPr>
            <w:tcW w:w="0" w:type="auto"/>
          </w:tcPr>
          <w:p w14:paraId="43C5203D" w14:textId="640F8E3D" w:rsidR="00C57988" w:rsidRPr="00C57988" w:rsidRDefault="00C57988" w:rsidP="00C57988">
            <w:pPr>
              <w:ind w:firstLine="0"/>
              <w:jc w:val="center"/>
            </w:pPr>
            <w:r w:rsidRPr="00C57988">
              <w:rPr>
                <w:i/>
                <w:iCs/>
                <w:lang w:val="en-US"/>
              </w:rPr>
              <w:t>Face x</w:t>
            </w:r>
            <w:r>
              <w:rPr>
                <w:i/>
                <w:iCs/>
                <w:lang w:val="en-US"/>
              </w:rPr>
              <w:t xml:space="preserve"> </w:t>
            </w:r>
            <w:r>
              <w:t>координата</w:t>
            </w:r>
          </w:p>
        </w:tc>
        <w:tc>
          <w:tcPr>
            <w:tcW w:w="0" w:type="auto"/>
          </w:tcPr>
          <w:p w14:paraId="7C729441" w14:textId="4F85CB43" w:rsidR="00C57988" w:rsidRPr="00245D05" w:rsidRDefault="00C57988" w:rsidP="00C57988">
            <w:pPr>
              <w:ind w:firstLine="0"/>
              <w:jc w:val="center"/>
              <w:rPr>
                <w:lang w:val="en-US"/>
              </w:rPr>
            </w:pPr>
            <w:r>
              <w:t>91</w:t>
            </w:r>
            <w:r w:rsidR="00245D05">
              <w:rPr>
                <w:lang w:val="en-US"/>
              </w:rPr>
              <w:t>.19</w:t>
            </w:r>
          </w:p>
        </w:tc>
      </w:tr>
      <w:tr w:rsidR="00C57988" w14:paraId="39CBEEBB" w14:textId="77777777" w:rsidTr="00C57988">
        <w:trPr>
          <w:jc w:val="center"/>
        </w:trPr>
        <w:tc>
          <w:tcPr>
            <w:tcW w:w="0" w:type="auto"/>
          </w:tcPr>
          <w:p w14:paraId="0CB6D517" w14:textId="42A1FF8D" w:rsidR="00C57988" w:rsidRPr="00C57988" w:rsidRDefault="00C57988" w:rsidP="00C57988">
            <w:pPr>
              <w:ind w:firstLine="0"/>
              <w:jc w:val="center"/>
            </w:pPr>
            <w:r w:rsidRPr="00C57988">
              <w:rPr>
                <w:i/>
                <w:iCs/>
                <w:lang w:val="en-US"/>
              </w:rPr>
              <w:t>Face y</w:t>
            </w:r>
            <w:r>
              <w:rPr>
                <w:i/>
                <w:iCs/>
              </w:rPr>
              <w:t xml:space="preserve"> </w:t>
            </w:r>
            <w:r>
              <w:t>координата</w:t>
            </w:r>
          </w:p>
        </w:tc>
        <w:tc>
          <w:tcPr>
            <w:tcW w:w="0" w:type="auto"/>
          </w:tcPr>
          <w:p w14:paraId="5D19973D" w14:textId="4A156A2C" w:rsidR="00C57988" w:rsidRPr="00245D05" w:rsidRDefault="00C57988" w:rsidP="00C57988">
            <w:pPr>
              <w:ind w:firstLine="0"/>
              <w:jc w:val="center"/>
              <w:rPr>
                <w:lang w:val="en-US"/>
              </w:rPr>
            </w:pPr>
            <w:r>
              <w:t>98</w:t>
            </w:r>
            <w:r w:rsidR="00245D05">
              <w:rPr>
                <w:lang w:val="en-US"/>
              </w:rPr>
              <w:t>.72</w:t>
            </w:r>
          </w:p>
        </w:tc>
      </w:tr>
      <w:tr w:rsidR="00C57988" w14:paraId="50235367" w14:textId="77777777" w:rsidTr="00C57988">
        <w:trPr>
          <w:jc w:val="center"/>
        </w:trPr>
        <w:tc>
          <w:tcPr>
            <w:tcW w:w="0" w:type="auto"/>
          </w:tcPr>
          <w:p w14:paraId="5F92412A" w14:textId="6288EECF" w:rsidR="00C57988" w:rsidRPr="00C57988" w:rsidRDefault="00C57988" w:rsidP="00C57988">
            <w:pPr>
              <w:ind w:firstLine="0"/>
              <w:jc w:val="center"/>
            </w:pPr>
            <w:r w:rsidRPr="00C57988">
              <w:rPr>
                <w:i/>
                <w:iCs/>
                <w:lang w:val="en-US"/>
              </w:rPr>
              <w:t>Left eye x</w:t>
            </w:r>
            <w:r>
              <w:rPr>
                <w:i/>
                <w:iCs/>
              </w:rPr>
              <w:t xml:space="preserve"> </w:t>
            </w:r>
            <w:r>
              <w:t>координата</w:t>
            </w:r>
          </w:p>
        </w:tc>
        <w:tc>
          <w:tcPr>
            <w:tcW w:w="0" w:type="auto"/>
          </w:tcPr>
          <w:p w14:paraId="08DAE22B" w14:textId="1EB798BD" w:rsidR="00C57988" w:rsidRPr="00245D05" w:rsidRDefault="00C57988" w:rsidP="00C57988">
            <w:pPr>
              <w:ind w:firstLine="0"/>
              <w:jc w:val="center"/>
              <w:rPr>
                <w:lang w:val="en-US"/>
              </w:rPr>
            </w:pPr>
            <w:r>
              <w:t>73</w:t>
            </w:r>
            <w:r w:rsidR="00245D05">
              <w:rPr>
                <w:lang w:val="en-US"/>
              </w:rPr>
              <w:t>.64</w:t>
            </w:r>
          </w:p>
        </w:tc>
      </w:tr>
      <w:tr w:rsidR="00C57988" w14:paraId="1B8CE60A" w14:textId="77777777" w:rsidTr="00C57988">
        <w:trPr>
          <w:jc w:val="center"/>
        </w:trPr>
        <w:tc>
          <w:tcPr>
            <w:tcW w:w="0" w:type="auto"/>
          </w:tcPr>
          <w:p w14:paraId="764370B4" w14:textId="3FB98F9C" w:rsidR="00C57988" w:rsidRPr="00C57988" w:rsidRDefault="00C57988" w:rsidP="00C57988">
            <w:pPr>
              <w:ind w:firstLine="0"/>
              <w:jc w:val="center"/>
            </w:pPr>
            <w:r w:rsidRPr="00C57988">
              <w:rPr>
                <w:i/>
                <w:iCs/>
                <w:lang w:val="en-US"/>
              </w:rPr>
              <w:t>Left eye y</w:t>
            </w:r>
            <w:r>
              <w:rPr>
                <w:i/>
                <w:iCs/>
              </w:rPr>
              <w:t xml:space="preserve"> </w:t>
            </w:r>
            <w:r>
              <w:t>координата</w:t>
            </w:r>
          </w:p>
        </w:tc>
        <w:tc>
          <w:tcPr>
            <w:tcW w:w="0" w:type="auto"/>
          </w:tcPr>
          <w:p w14:paraId="1447A4E0" w14:textId="48FEA08F" w:rsidR="00C57988" w:rsidRPr="00245D05" w:rsidRDefault="00C57988" w:rsidP="00C57988">
            <w:pPr>
              <w:ind w:firstLine="0"/>
              <w:jc w:val="center"/>
              <w:rPr>
                <w:lang w:val="en-US"/>
              </w:rPr>
            </w:pPr>
            <w:r>
              <w:t>84</w:t>
            </w:r>
            <w:r w:rsidR="00245D05">
              <w:rPr>
                <w:lang w:val="en-US"/>
              </w:rPr>
              <w:t>.89</w:t>
            </w:r>
          </w:p>
        </w:tc>
      </w:tr>
      <w:tr w:rsidR="00C57988" w14:paraId="217CEB8C" w14:textId="77777777" w:rsidTr="00C57988">
        <w:trPr>
          <w:jc w:val="center"/>
        </w:trPr>
        <w:tc>
          <w:tcPr>
            <w:tcW w:w="0" w:type="auto"/>
          </w:tcPr>
          <w:p w14:paraId="0761DE1C" w14:textId="4BEE8EC7" w:rsidR="00C57988" w:rsidRPr="00C57988" w:rsidRDefault="00C57988" w:rsidP="00C57988">
            <w:pPr>
              <w:ind w:firstLine="0"/>
              <w:jc w:val="center"/>
            </w:pPr>
            <w:r w:rsidRPr="00C57988">
              <w:rPr>
                <w:i/>
                <w:iCs/>
                <w:lang w:val="en-US"/>
              </w:rPr>
              <w:t>Right eye x</w:t>
            </w:r>
            <w:r>
              <w:rPr>
                <w:i/>
                <w:iCs/>
              </w:rPr>
              <w:t xml:space="preserve"> </w:t>
            </w:r>
            <w:r>
              <w:t>координата</w:t>
            </w:r>
          </w:p>
        </w:tc>
        <w:tc>
          <w:tcPr>
            <w:tcW w:w="0" w:type="auto"/>
          </w:tcPr>
          <w:p w14:paraId="50928ECB" w14:textId="38AB4F70" w:rsidR="00C57988" w:rsidRPr="00245D05" w:rsidRDefault="00C57988" w:rsidP="00C57988">
            <w:pPr>
              <w:ind w:firstLine="0"/>
              <w:jc w:val="center"/>
              <w:rPr>
                <w:lang w:val="en-US"/>
              </w:rPr>
            </w:pPr>
            <w:r>
              <w:t>79</w:t>
            </w:r>
            <w:r w:rsidR="00245D05">
              <w:rPr>
                <w:lang w:val="en-US"/>
              </w:rPr>
              <w:t>.18</w:t>
            </w:r>
          </w:p>
        </w:tc>
      </w:tr>
      <w:tr w:rsidR="00C57988" w14:paraId="4C4B70B8" w14:textId="77777777" w:rsidTr="00C57988">
        <w:trPr>
          <w:jc w:val="center"/>
        </w:trPr>
        <w:tc>
          <w:tcPr>
            <w:tcW w:w="0" w:type="auto"/>
          </w:tcPr>
          <w:p w14:paraId="50651F9E" w14:textId="4026AE57" w:rsidR="00C57988" w:rsidRPr="00C57988" w:rsidRDefault="00C57988" w:rsidP="00C57988">
            <w:pPr>
              <w:ind w:firstLine="0"/>
              <w:jc w:val="center"/>
            </w:pPr>
            <w:r w:rsidRPr="00C57988">
              <w:rPr>
                <w:i/>
                <w:iCs/>
                <w:lang w:val="en-US"/>
              </w:rPr>
              <w:t>Right eye y</w:t>
            </w:r>
            <w:r>
              <w:rPr>
                <w:i/>
                <w:iCs/>
              </w:rPr>
              <w:t xml:space="preserve"> </w:t>
            </w:r>
            <w:r>
              <w:t>координата</w:t>
            </w:r>
          </w:p>
        </w:tc>
        <w:tc>
          <w:tcPr>
            <w:tcW w:w="0" w:type="auto"/>
          </w:tcPr>
          <w:p w14:paraId="527ACE5C" w14:textId="7D1780A8" w:rsidR="00C57988" w:rsidRPr="00245D05" w:rsidRDefault="00C57988" w:rsidP="00C57988">
            <w:pPr>
              <w:ind w:firstLine="0"/>
              <w:jc w:val="center"/>
              <w:rPr>
                <w:lang w:val="en-US"/>
              </w:rPr>
            </w:pPr>
            <w:r>
              <w:t>85</w:t>
            </w:r>
            <w:r w:rsidR="00245D05">
              <w:rPr>
                <w:lang w:val="en-US"/>
              </w:rPr>
              <w:t>.80</w:t>
            </w:r>
          </w:p>
        </w:tc>
      </w:tr>
      <w:tr w:rsidR="00C57988" w14:paraId="68A03ACB" w14:textId="77777777" w:rsidTr="00C57988">
        <w:trPr>
          <w:jc w:val="center"/>
        </w:trPr>
        <w:tc>
          <w:tcPr>
            <w:tcW w:w="0" w:type="auto"/>
          </w:tcPr>
          <w:p w14:paraId="05301FC2" w14:textId="46BECA27" w:rsidR="00C57988" w:rsidRPr="00C57988" w:rsidRDefault="00C57988" w:rsidP="00C57988">
            <w:pPr>
              <w:ind w:firstLine="0"/>
              <w:jc w:val="center"/>
              <w:rPr>
                <w:i/>
                <w:iCs/>
                <w:lang w:val="en-US"/>
              </w:rPr>
            </w:pPr>
            <w:r w:rsidRPr="00C57988">
              <w:rPr>
                <w:i/>
                <w:iCs/>
                <w:lang w:val="en-US"/>
              </w:rPr>
              <w:t>Left</w:t>
            </w:r>
          </w:p>
        </w:tc>
        <w:tc>
          <w:tcPr>
            <w:tcW w:w="0" w:type="auto"/>
          </w:tcPr>
          <w:p w14:paraId="223F11F2" w14:textId="0D88D8CB" w:rsidR="00C57988" w:rsidRPr="00245D05" w:rsidRDefault="00C57988" w:rsidP="00C57988">
            <w:pPr>
              <w:ind w:firstLine="0"/>
              <w:jc w:val="center"/>
              <w:rPr>
                <w:lang w:val="en-US"/>
              </w:rPr>
            </w:pPr>
            <w:r>
              <w:t>97</w:t>
            </w:r>
            <w:r w:rsidR="00245D05">
              <w:rPr>
                <w:lang w:val="en-US"/>
              </w:rPr>
              <w:t>.42</w:t>
            </w:r>
          </w:p>
        </w:tc>
      </w:tr>
      <w:tr w:rsidR="00C57988" w14:paraId="0649BE2F" w14:textId="77777777" w:rsidTr="00C57988">
        <w:trPr>
          <w:jc w:val="center"/>
        </w:trPr>
        <w:tc>
          <w:tcPr>
            <w:tcW w:w="0" w:type="auto"/>
          </w:tcPr>
          <w:p w14:paraId="65FC5B54" w14:textId="1F1049B4" w:rsidR="00C57988" w:rsidRPr="00C57988" w:rsidRDefault="00C57988" w:rsidP="00C57988">
            <w:pPr>
              <w:ind w:firstLine="0"/>
              <w:jc w:val="center"/>
              <w:rPr>
                <w:i/>
                <w:iCs/>
                <w:lang w:val="en-US"/>
              </w:rPr>
            </w:pPr>
            <w:r w:rsidRPr="00C57988">
              <w:rPr>
                <w:i/>
                <w:iCs/>
                <w:lang w:val="en-US"/>
              </w:rPr>
              <w:t>Right</w:t>
            </w:r>
          </w:p>
        </w:tc>
        <w:tc>
          <w:tcPr>
            <w:tcW w:w="0" w:type="auto"/>
          </w:tcPr>
          <w:p w14:paraId="1D48A0B3" w14:textId="267B2D6E" w:rsidR="00C57988" w:rsidRPr="00516200" w:rsidRDefault="00C57988" w:rsidP="00C57988">
            <w:pPr>
              <w:ind w:firstLine="0"/>
              <w:jc w:val="center"/>
              <w:rPr>
                <w:lang w:val="en-US"/>
              </w:rPr>
            </w:pPr>
            <w:r>
              <w:t>9</w:t>
            </w:r>
            <w:r w:rsidR="00516200">
              <w:rPr>
                <w:lang w:val="en-US"/>
              </w:rPr>
              <w:t>5.74</w:t>
            </w:r>
          </w:p>
        </w:tc>
      </w:tr>
      <w:tr w:rsidR="00C57988" w14:paraId="5A384431" w14:textId="77777777" w:rsidTr="00C57988">
        <w:trPr>
          <w:jc w:val="center"/>
        </w:trPr>
        <w:tc>
          <w:tcPr>
            <w:tcW w:w="0" w:type="auto"/>
          </w:tcPr>
          <w:p w14:paraId="5611CBAB" w14:textId="3D635C99" w:rsidR="00C57988" w:rsidRPr="00C57988" w:rsidRDefault="00C57988" w:rsidP="00C57988">
            <w:pPr>
              <w:ind w:firstLine="0"/>
              <w:jc w:val="center"/>
              <w:rPr>
                <w:i/>
                <w:iCs/>
                <w:lang w:val="en-US"/>
              </w:rPr>
            </w:pPr>
            <w:r w:rsidRPr="00C57988">
              <w:rPr>
                <w:i/>
                <w:iCs/>
                <w:lang w:val="en-US"/>
              </w:rPr>
              <w:t>Up</w:t>
            </w:r>
          </w:p>
        </w:tc>
        <w:tc>
          <w:tcPr>
            <w:tcW w:w="0" w:type="auto"/>
          </w:tcPr>
          <w:p w14:paraId="03BF3A9D" w14:textId="38606D17" w:rsidR="00C57988" w:rsidRPr="00516200" w:rsidRDefault="00516200" w:rsidP="00C57988">
            <w:pPr>
              <w:ind w:firstLine="0"/>
              <w:jc w:val="center"/>
              <w:rPr>
                <w:lang w:val="en-US"/>
              </w:rPr>
            </w:pPr>
            <w:r>
              <w:rPr>
                <w:lang w:val="en-US"/>
              </w:rPr>
              <w:t>100</w:t>
            </w:r>
          </w:p>
        </w:tc>
      </w:tr>
      <w:tr w:rsidR="00C57988" w14:paraId="5AEF4BA6" w14:textId="77777777" w:rsidTr="00C57988">
        <w:trPr>
          <w:jc w:val="center"/>
        </w:trPr>
        <w:tc>
          <w:tcPr>
            <w:tcW w:w="0" w:type="auto"/>
          </w:tcPr>
          <w:p w14:paraId="3B9CFD9E" w14:textId="669ABEBC" w:rsidR="00C57988" w:rsidRPr="00C57988" w:rsidRDefault="00C57988" w:rsidP="00C57988">
            <w:pPr>
              <w:ind w:firstLine="0"/>
              <w:jc w:val="center"/>
              <w:rPr>
                <w:i/>
                <w:iCs/>
                <w:lang w:val="en-US"/>
              </w:rPr>
            </w:pPr>
            <w:r w:rsidRPr="00C57988">
              <w:rPr>
                <w:i/>
                <w:iCs/>
                <w:lang w:val="en-US"/>
              </w:rPr>
              <w:t>Down</w:t>
            </w:r>
          </w:p>
        </w:tc>
        <w:tc>
          <w:tcPr>
            <w:tcW w:w="0" w:type="auto"/>
          </w:tcPr>
          <w:p w14:paraId="10BA6CDE" w14:textId="4CEF8559" w:rsidR="00C57988" w:rsidRPr="00516200" w:rsidRDefault="00516200" w:rsidP="00C57988">
            <w:pPr>
              <w:ind w:firstLine="0"/>
              <w:jc w:val="center"/>
              <w:rPr>
                <w:lang w:val="en-US"/>
              </w:rPr>
            </w:pPr>
            <w:r>
              <w:rPr>
                <w:lang w:val="en-US"/>
              </w:rPr>
              <w:t>100</w:t>
            </w:r>
          </w:p>
        </w:tc>
      </w:tr>
      <w:tr w:rsidR="00C57988" w14:paraId="7F8C9FE4" w14:textId="77777777" w:rsidTr="00C57988">
        <w:trPr>
          <w:jc w:val="center"/>
        </w:trPr>
        <w:tc>
          <w:tcPr>
            <w:tcW w:w="0" w:type="auto"/>
          </w:tcPr>
          <w:p w14:paraId="293618B1" w14:textId="17E4F0E3" w:rsidR="00C57988" w:rsidRPr="00C57988" w:rsidRDefault="00C57988" w:rsidP="00C57988">
            <w:pPr>
              <w:ind w:firstLine="0"/>
              <w:jc w:val="center"/>
              <w:rPr>
                <w:i/>
                <w:iCs/>
                <w:lang w:val="en-US"/>
              </w:rPr>
            </w:pPr>
            <w:r w:rsidRPr="00C57988">
              <w:rPr>
                <w:i/>
                <w:iCs/>
                <w:lang w:val="en-US"/>
              </w:rPr>
              <w:t>Face width</w:t>
            </w:r>
          </w:p>
        </w:tc>
        <w:tc>
          <w:tcPr>
            <w:tcW w:w="0" w:type="auto"/>
          </w:tcPr>
          <w:p w14:paraId="1B5DFBAB" w14:textId="58C49377" w:rsidR="00C57988" w:rsidRPr="00245D05" w:rsidRDefault="00C57988" w:rsidP="00575F6C">
            <w:pPr>
              <w:keepNext/>
              <w:ind w:firstLine="0"/>
              <w:jc w:val="center"/>
              <w:rPr>
                <w:lang w:val="en-US"/>
              </w:rPr>
            </w:pPr>
            <w:r>
              <w:t>8</w:t>
            </w:r>
            <w:r w:rsidR="00516200">
              <w:rPr>
                <w:lang w:val="en-US"/>
              </w:rPr>
              <w:t>2</w:t>
            </w:r>
            <w:r w:rsidR="00245D05">
              <w:rPr>
                <w:lang w:val="en-US"/>
              </w:rPr>
              <w:t>.98</w:t>
            </w:r>
          </w:p>
        </w:tc>
      </w:tr>
    </w:tbl>
    <w:p w14:paraId="51F2AA59" w14:textId="12EBC852" w:rsidR="00C57988" w:rsidRDefault="00575F6C" w:rsidP="00575F6C">
      <w:pPr>
        <w:pStyle w:val="Caption"/>
      </w:pPr>
      <w:bookmarkStart w:id="102" w:name="_Toc48083767"/>
      <w:r>
        <w:t xml:space="preserve">Табела </w:t>
      </w:r>
      <w:r w:rsidR="00E97BCA">
        <w:fldChar w:fldCharType="begin"/>
      </w:r>
      <w:r w:rsidR="00E97BCA">
        <w:instrText xml:space="preserve"> STYLEREF 1 \s </w:instrText>
      </w:r>
      <w:r w:rsidR="00E97BCA">
        <w:fldChar w:fldCharType="separate"/>
      </w:r>
      <w:r w:rsidR="00E97BCA">
        <w:rPr>
          <w:noProof/>
        </w:rPr>
        <w:t>5</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1</w:t>
      </w:r>
      <w:r w:rsidR="00E97BCA">
        <w:fldChar w:fldCharType="end"/>
      </w:r>
      <w:r>
        <w:t xml:space="preserve"> Проценат тачних предикција над тест сетом првог модела</w:t>
      </w:r>
      <w:bookmarkEnd w:id="102"/>
    </w:p>
    <w:p w14:paraId="55E73944" w14:textId="69219CD2" w:rsidR="00575F6C" w:rsidRPr="00245D05" w:rsidRDefault="00575F6C" w:rsidP="00575F6C">
      <w:pPr>
        <w:rPr>
          <w:lang w:val="en-US"/>
        </w:rPr>
      </w:pPr>
      <w:r>
        <w:t xml:space="preserve">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w:t>
      </w:r>
      <w:r w:rsidR="00B316B9">
        <w:t>предикције прелази праг провођења 0.5 када је очекивана вредност једнака 1, а мања од тог прага уколико је очекивана вредност једнака 0.</w:t>
      </w:r>
    </w:p>
    <w:p w14:paraId="46C16581" w14:textId="4B083061" w:rsidR="005E6577" w:rsidRDefault="005E6577" w:rsidP="005E6577">
      <w:pPr>
        <w:pStyle w:val="Heading3"/>
      </w:pPr>
      <w:bookmarkStart w:id="103" w:name="_Toc47368118"/>
      <w:r>
        <w:lastRenderedPageBreak/>
        <w:t>Евалуација другог модела неуронске мреже</w:t>
      </w:r>
      <w:bookmarkEnd w:id="103"/>
    </w:p>
    <w:p w14:paraId="1434DC26" w14:textId="1D788D09" w:rsidR="005E6577" w:rsidRDefault="00381050" w:rsidP="00381050">
      <w:pPr>
        <w:rPr>
          <w:noProof/>
        </w:rPr>
      </w:pPr>
      <w:r>
        <w:rPr>
          <w:noProof/>
        </w:rPr>
        <w:t xml:space="preserve">На </w:t>
      </w:r>
      <w:r w:rsidR="00A0321E">
        <w:rPr>
          <w:noProof/>
        </w:rPr>
        <w:t>графиконима 5.8 и 5.9</w:t>
      </w:r>
      <w:r>
        <w:rPr>
          <w:noProof/>
        </w:rPr>
        <w:t xml:space="preserve"> приказани су тачности обучавања и валидације модела, као и губици током процеса обучавања.</w:t>
      </w:r>
    </w:p>
    <w:p w14:paraId="39A894AD" w14:textId="77777777" w:rsidR="006F5309" w:rsidRDefault="006F5309" w:rsidP="002C51CA">
      <w:pPr>
        <w:keepNext/>
        <w:ind w:firstLine="0"/>
        <w:jc w:val="center"/>
      </w:pPr>
      <w:r>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rPr>
      </w:pPr>
      <w:bookmarkStart w:id="104" w:name="_Toc4736815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rPr>
        <w:t xml:space="preserve"> Тачност обучавања и валидације другог модела</w:t>
      </w:r>
      <w:bookmarkEnd w:id="104"/>
    </w:p>
    <w:p w14:paraId="6BD17BFC" w14:textId="5484E0FD" w:rsidR="006F5309" w:rsidRPr="00B97CAB" w:rsidRDefault="006F5309" w:rsidP="00B97CAB">
      <w:pPr>
        <w:pStyle w:val="Caption"/>
      </w:pPr>
      <w:r>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pPr>
      <w:bookmarkStart w:id="105" w:name="_Toc4736815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t xml:space="preserve"> Губици другог модела</w:t>
      </w:r>
      <w:bookmarkEnd w:id="105"/>
    </w:p>
    <w:p w14:paraId="56F9B124" w14:textId="45D85800" w:rsidR="00931F5D" w:rsidRDefault="00931F5D" w:rsidP="00931F5D">
      <w:r>
        <w:lastRenderedPageBreak/>
        <w:t xml:space="preserve">Са првог графикона може се видети да је постигнута тачност валидације око 0.8, прецизније 0.80759. </w:t>
      </w:r>
      <w:r w:rsidR="00C76636">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73C506C" w14:textId="1299D5B8" w:rsidR="00D33C46" w:rsidRDefault="00D07A37" w:rsidP="00D07A37">
      <w:pPr>
        <w:pStyle w:val="Caption"/>
      </w:pPr>
      <w:bookmarkStart w:id="106" w:name="_Toc4736816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t xml:space="preserve"> </w:t>
      </w:r>
      <w:r w:rsidRPr="00D07A37">
        <w:rPr>
          <w:i/>
          <w:iCs/>
        </w:rPr>
        <w:t>x</w:t>
      </w:r>
      <w:r>
        <w:t xml:space="preserve"> координата носа</w:t>
      </w:r>
      <w:bookmarkEnd w:id="106"/>
    </w:p>
    <w:p w14:paraId="23CFFB94" w14:textId="29594E44"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4B282C0" w14:textId="64B09360" w:rsidR="00D33C46" w:rsidRDefault="00D33C46" w:rsidP="00D33C46">
      <w:pPr>
        <w:pStyle w:val="Caption"/>
      </w:pPr>
      <w:bookmarkStart w:id="107" w:name="_Toc4736816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t xml:space="preserve"> Модел 2 - поглед усмерен лево</w:t>
      </w:r>
      <w:bookmarkEnd w:id="107"/>
    </w:p>
    <w:p w14:paraId="7D446CA5" w14:textId="26EE8EFE" w:rsidR="00BA74D9"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w:t>
      </w:r>
      <w:r w:rsidR="00C02DFC">
        <w:t>оваквим</w:t>
      </w:r>
      <w:r>
        <w:t xml:space="preserve"> случаје</w:t>
      </w:r>
      <w:r w:rsidR="0024284D">
        <w:t>вима</w:t>
      </w:r>
      <w:r>
        <w:t xml:space="preserve">. </w:t>
      </w:r>
    </w:p>
    <w:p w14:paraId="4FD0D2E9" w14:textId="77777777" w:rsidR="00A32510" w:rsidRPr="00D07A37" w:rsidRDefault="00A32510" w:rsidP="00BA74D9">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A32510" w14:paraId="02EC25D9" w14:textId="77777777" w:rsidTr="00C14C8A">
        <w:trPr>
          <w:jc w:val="center"/>
        </w:trPr>
        <w:tc>
          <w:tcPr>
            <w:tcW w:w="0" w:type="auto"/>
          </w:tcPr>
          <w:p w14:paraId="463E98DA" w14:textId="38C23C1D" w:rsidR="00A32510" w:rsidRDefault="00A32510" w:rsidP="00111921">
            <w:pPr>
              <w:spacing w:after="200" w:line="276" w:lineRule="auto"/>
              <w:ind w:firstLine="0"/>
              <w:jc w:val="center"/>
            </w:pPr>
            <w:r w:rsidRPr="00C57988">
              <w:rPr>
                <w:b/>
                <w:bCs/>
              </w:rPr>
              <w:lastRenderedPageBreak/>
              <w:t>Параметар</w:t>
            </w:r>
          </w:p>
        </w:tc>
        <w:tc>
          <w:tcPr>
            <w:tcW w:w="0" w:type="auto"/>
          </w:tcPr>
          <w:p w14:paraId="6A7AC533" w14:textId="0E88FF94" w:rsidR="00A32510" w:rsidRDefault="00A32510" w:rsidP="00111921">
            <w:pPr>
              <w:spacing w:after="200" w:line="276" w:lineRule="auto"/>
              <w:ind w:firstLine="0"/>
              <w:jc w:val="center"/>
            </w:pPr>
            <w:r w:rsidRPr="00C57988">
              <w:rPr>
                <w:b/>
                <w:bCs/>
              </w:rPr>
              <w:t>Тачност</w:t>
            </w:r>
            <w:r>
              <w:t xml:space="preserve"> </w:t>
            </w:r>
            <w:r>
              <w:rPr>
                <w:lang w:val="en-US"/>
              </w:rPr>
              <w:t>[%]</w:t>
            </w:r>
          </w:p>
        </w:tc>
      </w:tr>
      <w:tr w:rsidR="00A32510" w14:paraId="40B30C45" w14:textId="77777777" w:rsidTr="00C14C8A">
        <w:trPr>
          <w:jc w:val="center"/>
        </w:trPr>
        <w:tc>
          <w:tcPr>
            <w:tcW w:w="0" w:type="auto"/>
          </w:tcPr>
          <w:p w14:paraId="3874B406" w14:textId="30594D98" w:rsidR="00A32510" w:rsidRPr="00A32510" w:rsidRDefault="00A32510" w:rsidP="00C14C8A">
            <w:pPr>
              <w:spacing w:after="200" w:line="276" w:lineRule="auto"/>
              <w:ind w:firstLine="0"/>
              <w:jc w:val="center"/>
              <w:rPr>
                <w:i/>
                <w:iCs/>
                <w:lang w:val="en-US"/>
              </w:rPr>
            </w:pPr>
            <w:proofErr w:type="spellStart"/>
            <w:r w:rsidRPr="00A32510">
              <w:rPr>
                <w:i/>
                <w:iCs/>
                <w:lang w:val="en-US"/>
              </w:rPr>
              <w:t>noLeftEye</w:t>
            </w:r>
            <w:proofErr w:type="spellEnd"/>
          </w:p>
        </w:tc>
        <w:tc>
          <w:tcPr>
            <w:tcW w:w="0" w:type="auto"/>
          </w:tcPr>
          <w:p w14:paraId="702B1AE1" w14:textId="5CFDC432" w:rsidR="00A32510" w:rsidRDefault="00C14C8A" w:rsidP="00C14C8A">
            <w:pPr>
              <w:spacing w:after="200" w:line="276" w:lineRule="auto"/>
              <w:ind w:firstLine="0"/>
              <w:jc w:val="center"/>
            </w:pPr>
            <w:r>
              <w:t>98.82</w:t>
            </w:r>
          </w:p>
        </w:tc>
      </w:tr>
      <w:tr w:rsidR="00A32510" w14:paraId="444EAEE7" w14:textId="77777777" w:rsidTr="00C14C8A">
        <w:trPr>
          <w:jc w:val="center"/>
        </w:trPr>
        <w:tc>
          <w:tcPr>
            <w:tcW w:w="0" w:type="auto"/>
          </w:tcPr>
          <w:p w14:paraId="2FEA8783" w14:textId="67C16827" w:rsidR="00A32510" w:rsidRPr="00A32510" w:rsidRDefault="00A32510" w:rsidP="00C14C8A">
            <w:pPr>
              <w:spacing w:after="200" w:line="276" w:lineRule="auto"/>
              <w:ind w:firstLine="0"/>
              <w:jc w:val="center"/>
              <w:rPr>
                <w:i/>
                <w:iCs/>
                <w:lang w:val="en-US"/>
              </w:rPr>
            </w:pPr>
            <w:proofErr w:type="spellStart"/>
            <w:r w:rsidRPr="00A32510">
              <w:rPr>
                <w:i/>
                <w:iCs/>
                <w:lang w:val="en-US"/>
              </w:rPr>
              <w:t>noRighEye</w:t>
            </w:r>
            <w:proofErr w:type="spellEnd"/>
          </w:p>
        </w:tc>
        <w:tc>
          <w:tcPr>
            <w:tcW w:w="0" w:type="auto"/>
          </w:tcPr>
          <w:p w14:paraId="535D7B44" w14:textId="54AFFFC2" w:rsidR="00A32510" w:rsidRDefault="00C14C8A" w:rsidP="00C14C8A">
            <w:pPr>
              <w:spacing w:after="200" w:line="276" w:lineRule="auto"/>
              <w:ind w:firstLine="0"/>
              <w:jc w:val="center"/>
            </w:pPr>
            <w:r>
              <w:t>98.82</w:t>
            </w:r>
          </w:p>
        </w:tc>
      </w:tr>
      <w:tr w:rsidR="00A32510" w14:paraId="49E7F686" w14:textId="77777777" w:rsidTr="00C14C8A">
        <w:trPr>
          <w:jc w:val="center"/>
        </w:trPr>
        <w:tc>
          <w:tcPr>
            <w:tcW w:w="0" w:type="auto"/>
          </w:tcPr>
          <w:p w14:paraId="1998AD89" w14:textId="0B69721F" w:rsidR="00A32510" w:rsidRPr="00A32510" w:rsidRDefault="00A32510" w:rsidP="00C14C8A">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11461D8A" w14:textId="194579D8" w:rsidR="00A32510" w:rsidRDefault="00C14C8A" w:rsidP="00C14C8A">
            <w:pPr>
              <w:spacing w:after="200" w:line="276" w:lineRule="auto"/>
              <w:ind w:firstLine="0"/>
              <w:jc w:val="center"/>
            </w:pPr>
            <w:r>
              <w:t>52.35</w:t>
            </w:r>
          </w:p>
        </w:tc>
      </w:tr>
      <w:tr w:rsidR="00A32510" w14:paraId="31F880E3" w14:textId="77777777" w:rsidTr="00C14C8A">
        <w:trPr>
          <w:jc w:val="center"/>
        </w:trPr>
        <w:tc>
          <w:tcPr>
            <w:tcW w:w="0" w:type="auto"/>
          </w:tcPr>
          <w:p w14:paraId="62E93FC7" w14:textId="5D1EFD70" w:rsidR="00A32510" w:rsidRPr="00A32510" w:rsidRDefault="00A32510" w:rsidP="00C14C8A">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2940B1FA" w14:textId="43C0EBA7" w:rsidR="00A32510" w:rsidRDefault="00C14C8A" w:rsidP="00C14C8A">
            <w:pPr>
              <w:spacing w:after="200" w:line="276" w:lineRule="auto"/>
              <w:ind w:firstLine="0"/>
              <w:jc w:val="center"/>
            </w:pPr>
            <w:r>
              <w:t>80.59</w:t>
            </w:r>
          </w:p>
        </w:tc>
      </w:tr>
      <w:tr w:rsidR="00A32510" w14:paraId="77070A09" w14:textId="77777777" w:rsidTr="00C14C8A">
        <w:trPr>
          <w:jc w:val="center"/>
        </w:trPr>
        <w:tc>
          <w:tcPr>
            <w:tcW w:w="0" w:type="auto"/>
          </w:tcPr>
          <w:p w14:paraId="25755FBB" w14:textId="1E6FF04D" w:rsidR="00A32510" w:rsidRPr="00A32510" w:rsidRDefault="00A32510" w:rsidP="00C14C8A">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22E6458D" w14:textId="518523D4" w:rsidR="00A32510" w:rsidRDefault="00C14C8A" w:rsidP="00C14C8A">
            <w:pPr>
              <w:spacing w:after="200" w:line="276" w:lineRule="auto"/>
              <w:ind w:firstLine="0"/>
              <w:jc w:val="center"/>
            </w:pPr>
            <w:r>
              <w:t>69.41</w:t>
            </w:r>
          </w:p>
        </w:tc>
      </w:tr>
      <w:tr w:rsidR="00A32510" w14:paraId="02E36250" w14:textId="77777777" w:rsidTr="00C14C8A">
        <w:trPr>
          <w:jc w:val="center"/>
        </w:trPr>
        <w:tc>
          <w:tcPr>
            <w:tcW w:w="0" w:type="auto"/>
          </w:tcPr>
          <w:p w14:paraId="6418F6F9" w14:textId="2749D83A" w:rsidR="00A32510" w:rsidRPr="00A32510" w:rsidRDefault="00A32510" w:rsidP="00C14C8A">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2CC7AA77" w14:textId="022FFE09" w:rsidR="00A32510" w:rsidRDefault="00C14C8A" w:rsidP="00C14C8A">
            <w:pPr>
              <w:spacing w:after="200" w:line="276" w:lineRule="auto"/>
              <w:ind w:firstLine="0"/>
              <w:jc w:val="center"/>
            </w:pPr>
            <w:r>
              <w:t>77.35</w:t>
            </w:r>
          </w:p>
        </w:tc>
      </w:tr>
      <w:tr w:rsidR="00A32510" w14:paraId="1510E003" w14:textId="77777777" w:rsidTr="00C14C8A">
        <w:trPr>
          <w:jc w:val="center"/>
        </w:trPr>
        <w:tc>
          <w:tcPr>
            <w:tcW w:w="0" w:type="auto"/>
          </w:tcPr>
          <w:p w14:paraId="683F4AB0" w14:textId="252EAD27" w:rsidR="00A32510" w:rsidRPr="00A32510" w:rsidRDefault="00A32510" w:rsidP="00C14C8A">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5F21218C" w14:textId="2B77F7FC" w:rsidR="00A32510" w:rsidRDefault="00C14C8A" w:rsidP="00C14C8A">
            <w:pPr>
              <w:spacing w:after="200" w:line="276" w:lineRule="auto"/>
              <w:ind w:firstLine="0"/>
              <w:jc w:val="center"/>
            </w:pPr>
            <w:r>
              <w:t>70.59</w:t>
            </w:r>
          </w:p>
        </w:tc>
      </w:tr>
      <w:tr w:rsidR="00A32510" w14:paraId="13CE02D4" w14:textId="77777777" w:rsidTr="00C14C8A">
        <w:trPr>
          <w:jc w:val="center"/>
        </w:trPr>
        <w:tc>
          <w:tcPr>
            <w:tcW w:w="0" w:type="auto"/>
          </w:tcPr>
          <w:p w14:paraId="436E9900" w14:textId="6EF67C2D" w:rsidR="00A32510" w:rsidRPr="00A32510" w:rsidRDefault="00A32510" w:rsidP="00C14C8A">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04F05A8A" w14:textId="72ACC6F0" w:rsidR="00A32510" w:rsidRDefault="00C14C8A" w:rsidP="00C14C8A">
            <w:pPr>
              <w:spacing w:after="200" w:line="276" w:lineRule="auto"/>
              <w:ind w:firstLine="0"/>
              <w:jc w:val="center"/>
            </w:pPr>
            <w:r>
              <w:t>78.53</w:t>
            </w:r>
          </w:p>
        </w:tc>
      </w:tr>
      <w:tr w:rsidR="00A32510" w14:paraId="4F53503A" w14:textId="77777777" w:rsidTr="00C14C8A">
        <w:trPr>
          <w:jc w:val="center"/>
        </w:trPr>
        <w:tc>
          <w:tcPr>
            <w:tcW w:w="0" w:type="auto"/>
          </w:tcPr>
          <w:p w14:paraId="614F3650" w14:textId="7A05F274" w:rsidR="00A32510" w:rsidRPr="00A32510" w:rsidRDefault="00A32510" w:rsidP="00C14C8A">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6E376DA" w14:textId="04EC383B" w:rsidR="00A32510" w:rsidRDefault="00C14C8A" w:rsidP="00C14C8A">
            <w:pPr>
              <w:spacing w:after="200" w:line="276" w:lineRule="auto"/>
              <w:ind w:firstLine="0"/>
              <w:jc w:val="center"/>
            </w:pPr>
            <w:r>
              <w:t>79.71</w:t>
            </w:r>
          </w:p>
        </w:tc>
      </w:tr>
      <w:tr w:rsidR="00A32510" w14:paraId="58C58FE1" w14:textId="77777777" w:rsidTr="00C14C8A">
        <w:trPr>
          <w:jc w:val="center"/>
        </w:trPr>
        <w:tc>
          <w:tcPr>
            <w:tcW w:w="0" w:type="auto"/>
          </w:tcPr>
          <w:p w14:paraId="4A39A267" w14:textId="17B3902F" w:rsidR="00A32510" w:rsidRPr="00A32510" w:rsidRDefault="00A32510" w:rsidP="00C14C8A">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20182163" w14:textId="4DB9DFF3" w:rsidR="00A32510" w:rsidRDefault="00C14C8A" w:rsidP="00C14C8A">
            <w:pPr>
              <w:spacing w:after="200" w:line="276" w:lineRule="auto"/>
              <w:ind w:firstLine="0"/>
              <w:jc w:val="center"/>
            </w:pPr>
            <w:r>
              <w:t>74.12</w:t>
            </w:r>
          </w:p>
        </w:tc>
      </w:tr>
      <w:tr w:rsidR="00A32510" w14:paraId="1DC39D5C" w14:textId="77777777" w:rsidTr="00C14C8A">
        <w:trPr>
          <w:jc w:val="center"/>
        </w:trPr>
        <w:tc>
          <w:tcPr>
            <w:tcW w:w="0" w:type="auto"/>
          </w:tcPr>
          <w:p w14:paraId="2E2D9E6E" w14:textId="0723BEEF" w:rsidR="00A32510" w:rsidRPr="00A32510" w:rsidRDefault="00A32510" w:rsidP="00C14C8A">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2723A6D2" w14:textId="10CF15B6" w:rsidR="00A32510" w:rsidRDefault="00C14C8A" w:rsidP="00C14C8A">
            <w:pPr>
              <w:spacing w:after="200" w:line="276" w:lineRule="auto"/>
              <w:ind w:firstLine="0"/>
              <w:jc w:val="center"/>
            </w:pPr>
            <w:r>
              <w:t>70.00</w:t>
            </w:r>
          </w:p>
        </w:tc>
      </w:tr>
      <w:tr w:rsidR="00A32510" w14:paraId="4D448CBE" w14:textId="77777777" w:rsidTr="00C14C8A">
        <w:trPr>
          <w:jc w:val="center"/>
        </w:trPr>
        <w:tc>
          <w:tcPr>
            <w:tcW w:w="0" w:type="auto"/>
          </w:tcPr>
          <w:p w14:paraId="74788871" w14:textId="721361B5" w:rsidR="00A32510" w:rsidRPr="00A32510" w:rsidRDefault="00A32510" w:rsidP="00C14C8A">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F1755D4" w14:textId="540E2670" w:rsidR="00A32510" w:rsidRDefault="00C14C8A" w:rsidP="00C14C8A">
            <w:pPr>
              <w:spacing w:after="200" w:line="276" w:lineRule="auto"/>
              <w:ind w:firstLine="0"/>
              <w:jc w:val="center"/>
            </w:pPr>
            <w:r>
              <w:t>59.12</w:t>
            </w:r>
          </w:p>
        </w:tc>
      </w:tr>
      <w:tr w:rsidR="00A32510" w14:paraId="392DB5C1" w14:textId="77777777" w:rsidTr="00C14C8A">
        <w:trPr>
          <w:jc w:val="center"/>
        </w:trPr>
        <w:tc>
          <w:tcPr>
            <w:tcW w:w="0" w:type="auto"/>
          </w:tcPr>
          <w:p w14:paraId="59D82FFC" w14:textId="19D2F1AB" w:rsidR="00A32510" w:rsidRPr="00A32510" w:rsidRDefault="00A32510" w:rsidP="00C14C8A">
            <w:pPr>
              <w:spacing w:after="200" w:line="276" w:lineRule="auto"/>
              <w:ind w:firstLine="0"/>
              <w:jc w:val="center"/>
              <w:rPr>
                <w:i/>
                <w:iCs/>
                <w:lang w:val="en-US"/>
              </w:rPr>
            </w:pPr>
            <w:r w:rsidRPr="00A32510">
              <w:rPr>
                <w:i/>
                <w:iCs/>
                <w:lang w:val="en-US"/>
              </w:rPr>
              <w:t>Left</w:t>
            </w:r>
          </w:p>
        </w:tc>
        <w:tc>
          <w:tcPr>
            <w:tcW w:w="0" w:type="auto"/>
          </w:tcPr>
          <w:p w14:paraId="55B5C404" w14:textId="1F915985" w:rsidR="00A32510" w:rsidRDefault="00C14C8A" w:rsidP="00C14C8A">
            <w:pPr>
              <w:spacing w:after="200" w:line="276" w:lineRule="auto"/>
              <w:ind w:firstLine="0"/>
              <w:jc w:val="center"/>
            </w:pPr>
            <w:r>
              <w:t>94.41</w:t>
            </w:r>
          </w:p>
        </w:tc>
      </w:tr>
      <w:tr w:rsidR="00A32510" w14:paraId="021D8F34" w14:textId="77777777" w:rsidTr="00C14C8A">
        <w:trPr>
          <w:jc w:val="center"/>
        </w:trPr>
        <w:tc>
          <w:tcPr>
            <w:tcW w:w="0" w:type="auto"/>
          </w:tcPr>
          <w:p w14:paraId="29A280F6" w14:textId="2EB10284" w:rsidR="00A32510" w:rsidRPr="00A32510" w:rsidRDefault="00A32510" w:rsidP="00C14C8A">
            <w:pPr>
              <w:spacing w:after="200" w:line="276" w:lineRule="auto"/>
              <w:ind w:firstLine="0"/>
              <w:jc w:val="center"/>
              <w:rPr>
                <w:i/>
                <w:iCs/>
                <w:lang w:val="en-US"/>
              </w:rPr>
            </w:pPr>
            <w:r w:rsidRPr="00A32510">
              <w:rPr>
                <w:i/>
                <w:iCs/>
                <w:lang w:val="en-US"/>
              </w:rPr>
              <w:t>Right</w:t>
            </w:r>
          </w:p>
        </w:tc>
        <w:tc>
          <w:tcPr>
            <w:tcW w:w="0" w:type="auto"/>
          </w:tcPr>
          <w:p w14:paraId="5A3A1AA8" w14:textId="7B8EB191" w:rsidR="00A32510" w:rsidRDefault="00C14C8A" w:rsidP="00C14C8A">
            <w:pPr>
              <w:spacing w:after="200" w:line="276" w:lineRule="auto"/>
              <w:ind w:firstLine="0"/>
              <w:jc w:val="center"/>
            </w:pPr>
            <w:r>
              <w:t>96.47</w:t>
            </w:r>
          </w:p>
        </w:tc>
      </w:tr>
      <w:tr w:rsidR="00A32510" w14:paraId="51D14362" w14:textId="77777777" w:rsidTr="00C14C8A">
        <w:trPr>
          <w:jc w:val="center"/>
        </w:trPr>
        <w:tc>
          <w:tcPr>
            <w:tcW w:w="0" w:type="auto"/>
          </w:tcPr>
          <w:p w14:paraId="430B6E25" w14:textId="211BA68B" w:rsidR="00A32510" w:rsidRPr="00A32510" w:rsidRDefault="00A32510" w:rsidP="00C14C8A">
            <w:pPr>
              <w:spacing w:after="200" w:line="276" w:lineRule="auto"/>
              <w:ind w:firstLine="0"/>
              <w:jc w:val="center"/>
              <w:rPr>
                <w:i/>
                <w:iCs/>
                <w:lang w:val="en-US"/>
              </w:rPr>
            </w:pPr>
            <w:r w:rsidRPr="00A32510">
              <w:rPr>
                <w:i/>
                <w:iCs/>
                <w:lang w:val="en-US"/>
              </w:rPr>
              <w:t>Up</w:t>
            </w:r>
          </w:p>
        </w:tc>
        <w:tc>
          <w:tcPr>
            <w:tcW w:w="0" w:type="auto"/>
          </w:tcPr>
          <w:p w14:paraId="288D5A63" w14:textId="00D2A5E3" w:rsidR="00A32510" w:rsidRDefault="00C14C8A" w:rsidP="00C14C8A">
            <w:pPr>
              <w:spacing w:after="200" w:line="276" w:lineRule="auto"/>
              <w:ind w:firstLine="0"/>
              <w:jc w:val="center"/>
            </w:pPr>
            <w:r>
              <w:t>100</w:t>
            </w:r>
          </w:p>
        </w:tc>
      </w:tr>
      <w:tr w:rsidR="00A32510" w14:paraId="0D6FE24E" w14:textId="77777777" w:rsidTr="00C14C8A">
        <w:trPr>
          <w:jc w:val="center"/>
        </w:trPr>
        <w:tc>
          <w:tcPr>
            <w:tcW w:w="0" w:type="auto"/>
          </w:tcPr>
          <w:p w14:paraId="6412E203" w14:textId="3E9538D6" w:rsidR="00A32510" w:rsidRPr="00A32510" w:rsidRDefault="00A32510" w:rsidP="00C14C8A">
            <w:pPr>
              <w:spacing w:after="200" w:line="276" w:lineRule="auto"/>
              <w:ind w:firstLine="0"/>
              <w:jc w:val="center"/>
              <w:rPr>
                <w:i/>
                <w:iCs/>
                <w:lang w:val="en-US"/>
              </w:rPr>
            </w:pPr>
            <w:r w:rsidRPr="00A32510">
              <w:rPr>
                <w:i/>
                <w:iCs/>
                <w:lang w:val="en-US"/>
              </w:rPr>
              <w:t>Down</w:t>
            </w:r>
          </w:p>
        </w:tc>
        <w:tc>
          <w:tcPr>
            <w:tcW w:w="0" w:type="auto"/>
          </w:tcPr>
          <w:p w14:paraId="43757E02" w14:textId="52F18CCE" w:rsidR="00A32510" w:rsidRDefault="00C14C8A" w:rsidP="00334AA4">
            <w:pPr>
              <w:keepNext/>
              <w:spacing w:after="200" w:line="276" w:lineRule="auto"/>
              <w:ind w:firstLine="0"/>
              <w:jc w:val="center"/>
            </w:pPr>
            <w:r>
              <w:t>99.12</w:t>
            </w:r>
          </w:p>
        </w:tc>
      </w:tr>
    </w:tbl>
    <w:p w14:paraId="0954C4D9" w14:textId="32B547B9" w:rsidR="00334AA4" w:rsidRDefault="00334AA4">
      <w:pPr>
        <w:pStyle w:val="Caption"/>
      </w:pPr>
      <w:bookmarkStart w:id="108" w:name="_Toc48083768"/>
      <w:r>
        <w:t xml:space="preserve">Табела </w:t>
      </w:r>
      <w:r w:rsidR="00E97BCA">
        <w:fldChar w:fldCharType="begin"/>
      </w:r>
      <w:r w:rsidR="00E97BCA">
        <w:instrText xml:space="preserve"> STYLEREF 1 \s </w:instrText>
      </w:r>
      <w:r w:rsidR="00E97BCA">
        <w:fldChar w:fldCharType="separate"/>
      </w:r>
      <w:r w:rsidR="00E97BCA">
        <w:rPr>
          <w:noProof/>
        </w:rPr>
        <w:t>5</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2</w:t>
      </w:r>
      <w:r w:rsidR="00E97BCA">
        <w:fldChar w:fldCharType="end"/>
      </w:r>
      <w:r>
        <w:t xml:space="preserve"> </w:t>
      </w:r>
      <w:r w:rsidRPr="00D72E69">
        <w:t>Проценат тачних предикција над тест сетом другог модела</w:t>
      </w:r>
      <w:bookmarkEnd w:id="108"/>
    </w:p>
    <w:p w14:paraId="18A6A51B" w14:textId="350F2590" w:rsidR="00C14C8A" w:rsidRPr="00245D05" w:rsidRDefault="00C14C8A" w:rsidP="00C14C8A">
      <w:pPr>
        <w:rPr>
          <w:lang w:val="en-US"/>
        </w:rPr>
      </w:pPr>
      <w:r>
        <w:t>У табели 5.</w:t>
      </w:r>
      <w:r w:rsidR="006528E2">
        <w:t>2</w:t>
      </w:r>
      <w:r>
        <w:t xml:space="preserve"> могу се видети тачности предикција свих параметара </w:t>
      </w:r>
      <w:r>
        <w:t>другог</w:t>
      </w:r>
      <w:r>
        <w:t xml:space="preserve">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081EEBA1" w14:textId="04587017" w:rsidR="00D07A37" w:rsidRPr="00D07A37" w:rsidRDefault="00D07A37" w:rsidP="00BA74D9">
      <w:pPr>
        <w:spacing w:after="200" w:line="276" w:lineRule="auto"/>
        <w:ind w:firstLine="0"/>
        <w:jc w:val="left"/>
      </w:pPr>
    </w:p>
    <w:p w14:paraId="045FE8D9" w14:textId="4A376AC7" w:rsidR="005E6577" w:rsidRDefault="005E6577" w:rsidP="005E6577">
      <w:pPr>
        <w:pStyle w:val="Heading3"/>
      </w:pPr>
      <w:bookmarkStart w:id="109" w:name="_Toc47368119"/>
      <w:r>
        <w:lastRenderedPageBreak/>
        <w:t>Евалуација трећег модела неуронске мреже</w:t>
      </w:r>
      <w:bookmarkEnd w:id="109"/>
    </w:p>
    <w:p w14:paraId="204EF7B9" w14:textId="477D9413" w:rsidR="00381050" w:rsidRDefault="00381050" w:rsidP="00381050">
      <w:pPr>
        <w:rPr>
          <w:noProof/>
        </w:rPr>
      </w:pPr>
      <w:r>
        <w:rPr>
          <w:noProof/>
        </w:rPr>
        <w:t xml:space="preserve">На </w:t>
      </w:r>
      <w:r w:rsidR="00A0321E">
        <w:rPr>
          <w:noProof/>
        </w:rPr>
        <w:t>графиконима 5.12 и 5.13</w:t>
      </w:r>
      <w:r>
        <w:rPr>
          <w:noProof/>
        </w:rPr>
        <w:t xml:space="preserve"> приказани су тачности обучавања и валидације модела, као и губици током процеса обучавања.</w:t>
      </w:r>
    </w:p>
    <w:p w14:paraId="524B503E" w14:textId="77777777" w:rsidR="006F5309" w:rsidRDefault="006F5309" w:rsidP="006F5309">
      <w:pPr>
        <w:keepNext/>
        <w:ind w:firstLine="0"/>
        <w:jc w:val="center"/>
      </w:pPr>
      <w:r>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pPr>
      <w:bookmarkStart w:id="110" w:name="_Toc4736816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t xml:space="preserve"> Тачност обучавања и валидације трећег модела</w:t>
      </w:r>
      <w:bookmarkEnd w:id="110"/>
    </w:p>
    <w:p w14:paraId="2DC667B3" w14:textId="77777777" w:rsidR="006F5309" w:rsidRDefault="006F5309" w:rsidP="006F5309">
      <w:pPr>
        <w:keepNext/>
        <w:ind w:firstLine="0"/>
        <w:jc w:val="center"/>
      </w:pPr>
      <w:r>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pPr>
      <w:bookmarkStart w:id="111" w:name="_Toc4736816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t xml:space="preserve"> Губици трећег модела</w:t>
      </w:r>
      <w:bookmarkEnd w:id="111"/>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3463B" w14:textId="11971047" w:rsidR="00890286" w:rsidRPr="00BA74D9" w:rsidRDefault="00157F35" w:rsidP="00BA74D9">
      <w:pPr>
        <w:pStyle w:val="Caption"/>
      </w:pPr>
      <w:bookmarkStart w:id="112" w:name="_Toc4736816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координата центра зенице</w:t>
      </w:r>
      <w:bookmarkEnd w:id="112"/>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FEB337" w14:textId="1C8023A4" w:rsidR="00890286" w:rsidRDefault="00157F35" w:rsidP="00157F35">
      <w:pPr>
        <w:pStyle w:val="Caption"/>
      </w:pPr>
      <w:bookmarkStart w:id="113" w:name="_Toc4736816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координата централне горње тачке ока</w:t>
      </w:r>
      <w:bookmarkEnd w:id="113"/>
    </w:p>
    <w:p w14:paraId="11A12E34" w14:textId="0FCED6FB" w:rsidR="009619DE" w:rsidRDefault="00A0321E" w:rsidP="009619DE">
      <w:r>
        <w:t>Графикони 5.14 и 5.15</w:t>
      </w:r>
      <w:r w:rsidR="009619DE">
        <w:t xml:space="preserve"> фино приказују како се мрежа понаша када је тест сет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tbl>
      <w:tblPr>
        <w:tblStyle w:val="TableGrid"/>
        <w:tblW w:w="0" w:type="auto"/>
        <w:jc w:val="center"/>
        <w:tblLook w:val="04A0" w:firstRow="1" w:lastRow="0" w:firstColumn="1" w:lastColumn="0" w:noHBand="0" w:noVBand="1"/>
      </w:tblPr>
      <w:tblGrid>
        <w:gridCol w:w="2850"/>
        <w:gridCol w:w="1534"/>
      </w:tblGrid>
      <w:tr w:rsidR="00111921" w14:paraId="570FDD60" w14:textId="77777777" w:rsidTr="00111921">
        <w:trPr>
          <w:jc w:val="center"/>
        </w:trPr>
        <w:tc>
          <w:tcPr>
            <w:tcW w:w="0" w:type="auto"/>
          </w:tcPr>
          <w:p w14:paraId="18132954" w14:textId="2C2ABD58" w:rsidR="00111921" w:rsidRDefault="00111921" w:rsidP="00111921">
            <w:pPr>
              <w:ind w:firstLine="0"/>
              <w:jc w:val="center"/>
              <w:rPr>
                <w:lang w:val="en-US"/>
              </w:rPr>
            </w:pPr>
            <w:r w:rsidRPr="00C57988">
              <w:rPr>
                <w:b/>
                <w:bCs/>
              </w:rPr>
              <w:t>Параметар</w:t>
            </w:r>
          </w:p>
        </w:tc>
        <w:tc>
          <w:tcPr>
            <w:tcW w:w="0" w:type="auto"/>
          </w:tcPr>
          <w:p w14:paraId="32252BD8" w14:textId="7EAE9C8D" w:rsidR="00111921" w:rsidRDefault="00111921" w:rsidP="00111921">
            <w:pPr>
              <w:ind w:firstLine="0"/>
              <w:jc w:val="center"/>
              <w:rPr>
                <w:lang w:val="en-US"/>
              </w:rPr>
            </w:pPr>
            <w:r w:rsidRPr="00C57988">
              <w:rPr>
                <w:b/>
                <w:bCs/>
              </w:rPr>
              <w:t>Тачност</w:t>
            </w:r>
            <w:r>
              <w:t xml:space="preserve"> </w:t>
            </w:r>
            <w:r>
              <w:rPr>
                <w:lang w:val="en-US"/>
              </w:rPr>
              <w:t>[%]</w:t>
            </w:r>
          </w:p>
        </w:tc>
      </w:tr>
      <w:tr w:rsidR="00111921" w14:paraId="1EF48892" w14:textId="77777777" w:rsidTr="00111921">
        <w:trPr>
          <w:jc w:val="center"/>
        </w:trPr>
        <w:tc>
          <w:tcPr>
            <w:tcW w:w="0" w:type="auto"/>
          </w:tcPr>
          <w:p w14:paraId="16AC98E6" w14:textId="2BAABFF0" w:rsidR="00111921" w:rsidRPr="00111921" w:rsidRDefault="00111921" w:rsidP="00111921">
            <w:pPr>
              <w:ind w:firstLine="0"/>
              <w:jc w:val="center"/>
              <w:rPr>
                <w:i/>
                <w:iCs/>
                <w:lang w:val="en-US"/>
              </w:rPr>
            </w:pPr>
            <w:proofErr w:type="spellStart"/>
            <w:r w:rsidRPr="00111921">
              <w:rPr>
                <w:i/>
                <w:iCs/>
                <w:lang w:val="en-US"/>
              </w:rPr>
              <w:t>eyeClosed</w:t>
            </w:r>
            <w:proofErr w:type="spellEnd"/>
          </w:p>
        </w:tc>
        <w:tc>
          <w:tcPr>
            <w:tcW w:w="0" w:type="auto"/>
          </w:tcPr>
          <w:p w14:paraId="76726E0B" w14:textId="019B4318" w:rsidR="00111921" w:rsidRPr="00111921" w:rsidRDefault="00111921" w:rsidP="00111921">
            <w:pPr>
              <w:ind w:firstLine="0"/>
              <w:jc w:val="center"/>
            </w:pPr>
            <w:r>
              <w:t>92.26</w:t>
            </w:r>
          </w:p>
        </w:tc>
      </w:tr>
      <w:tr w:rsidR="00111921" w14:paraId="3B31755D" w14:textId="77777777" w:rsidTr="00111921">
        <w:trPr>
          <w:jc w:val="center"/>
        </w:trPr>
        <w:tc>
          <w:tcPr>
            <w:tcW w:w="0" w:type="auto"/>
          </w:tcPr>
          <w:p w14:paraId="26280429" w14:textId="2A411527" w:rsidR="00111921" w:rsidRPr="00111921" w:rsidRDefault="00111921" w:rsidP="00111921">
            <w:pPr>
              <w:ind w:firstLine="0"/>
              <w:jc w:val="center"/>
            </w:pPr>
            <w:r w:rsidRPr="00111921">
              <w:rPr>
                <w:i/>
                <w:iCs/>
                <w:lang w:val="en-US"/>
              </w:rPr>
              <w:t xml:space="preserve">Center up x </w:t>
            </w:r>
            <w:r>
              <w:t>координата</w:t>
            </w:r>
          </w:p>
        </w:tc>
        <w:tc>
          <w:tcPr>
            <w:tcW w:w="0" w:type="auto"/>
          </w:tcPr>
          <w:p w14:paraId="6834586E" w14:textId="7790027C" w:rsidR="00111921" w:rsidRPr="00111921" w:rsidRDefault="00111921" w:rsidP="00111921">
            <w:pPr>
              <w:ind w:firstLine="0"/>
              <w:jc w:val="center"/>
            </w:pPr>
            <w:r>
              <w:t>47.32</w:t>
            </w:r>
          </w:p>
        </w:tc>
      </w:tr>
      <w:tr w:rsidR="00111921" w14:paraId="0C4853BE" w14:textId="77777777" w:rsidTr="00111921">
        <w:trPr>
          <w:jc w:val="center"/>
        </w:trPr>
        <w:tc>
          <w:tcPr>
            <w:tcW w:w="0" w:type="auto"/>
          </w:tcPr>
          <w:p w14:paraId="73703EDC" w14:textId="3F0C19DA" w:rsidR="00111921" w:rsidRPr="00111921" w:rsidRDefault="00111921" w:rsidP="00111921">
            <w:pPr>
              <w:ind w:firstLine="0"/>
              <w:jc w:val="center"/>
              <w:rPr>
                <w:i/>
                <w:iCs/>
                <w:lang w:val="en-US"/>
              </w:rPr>
            </w:pPr>
            <w:r w:rsidRPr="00111921">
              <w:rPr>
                <w:i/>
                <w:iCs/>
                <w:lang w:val="en-US"/>
              </w:rPr>
              <w:t>Center up y</w:t>
            </w:r>
            <w:r>
              <w:t xml:space="preserve"> </w:t>
            </w:r>
            <w:r>
              <w:t>координата</w:t>
            </w:r>
          </w:p>
        </w:tc>
        <w:tc>
          <w:tcPr>
            <w:tcW w:w="0" w:type="auto"/>
          </w:tcPr>
          <w:p w14:paraId="3428621A" w14:textId="21A24F0C" w:rsidR="00111921" w:rsidRPr="00111921" w:rsidRDefault="00111921" w:rsidP="00111921">
            <w:pPr>
              <w:ind w:firstLine="0"/>
              <w:jc w:val="center"/>
            </w:pPr>
            <w:r>
              <w:t>58.93</w:t>
            </w:r>
          </w:p>
        </w:tc>
      </w:tr>
      <w:tr w:rsidR="00111921" w14:paraId="2873D306" w14:textId="77777777" w:rsidTr="00111921">
        <w:trPr>
          <w:jc w:val="center"/>
        </w:trPr>
        <w:tc>
          <w:tcPr>
            <w:tcW w:w="0" w:type="auto"/>
          </w:tcPr>
          <w:p w14:paraId="4DC160C3" w14:textId="4F505F36" w:rsidR="00111921" w:rsidRPr="00111921" w:rsidRDefault="00111921" w:rsidP="00111921">
            <w:pPr>
              <w:ind w:firstLine="0"/>
              <w:jc w:val="center"/>
              <w:rPr>
                <w:i/>
                <w:iCs/>
                <w:lang w:val="en-US"/>
              </w:rPr>
            </w:pPr>
            <w:r w:rsidRPr="00111921">
              <w:rPr>
                <w:i/>
                <w:iCs/>
                <w:lang w:val="en-US"/>
              </w:rPr>
              <w:t>Center x</w:t>
            </w:r>
            <w:r>
              <w:t xml:space="preserve"> </w:t>
            </w:r>
            <w:r>
              <w:t>координата</w:t>
            </w:r>
          </w:p>
        </w:tc>
        <w:tc>
          <w:tcPr>
            <w:tcW w:w="0" w:type="auto"/>
          </w:tcPr>
          <w:p w14:paraId="0EA9F049" w14:textId="7F74CA7B" w:rsidR="00111921" w:rsidRPr="00111921" w:rsidRDefault="00111921" w:rsidP="00111921">
            <w:pPr>
              <w:ind w:firstLine="0"/>
              <w:jc w:val="center"/>
            </w:pPr>
            <w:r>
              <w:t>53.43</w:t>
            </w:r>
          </w:p>
        </w:tc>
      </w:tr>
      <w:tr w:rsidR="00111921" w14:paraId="225C84F2" w14:textId="77777777" w:rsidTr="00111921">
        <w:trPr>
          <w:jc w:val="center"/>
        </w:trPr>
        <w:tc>
          <w:tcPr>
            <w:tcW w:w="0" w:type="auto"/>
          </w:tcPr>
          <w:p w14:paraId="7E7350FC" w14:textId="0D5B400C" w:rsidR="00111921" w:rsidRPr="00111921" w:rsidRDefault="00111921" w:rsidP="00111921">
            <w:pPr>
              <w:ind w:firstLine="0"/>
              <w:jc w:val="center"/>
              <w:rPr>
                <w:i/>
                <w:iCs/>
                <w:lang w:val="en-US"/>
              </w:rPr>
            </w:pPr>
            <w:r w:rsidRPr="00111921">
              <w:rPr>
                <w:i/>
                <w:iCs/>
                <w:lang w:val="en-US"/>
              </w:rPr>
              <w:t>Center y</w:t>
            </w:r>
            <w:r>
              <w:t xml:space="preserve"> </w:t>
            </w:r>
            <w:r>
              <w:t>координата</w:t>
            </w:r>
          </w:p>
        </w:tc>
        <w:tc>
          <w:tcPr>
            <w:tcW w:w="0" w:type="auto"/>
          </w:tcPr>
          <w:p w14:paraId="28F6E283" w14:textId="6A270ECE" w:rsidR="00111921" w:rsidRPr="00111921" w:rsidRDefault="00111921" w:rsidP="00111921">
            <w:pPr>
              <w:ind w:firstLine="0"/>
              <w:jc w:val="center"/>
            </w:pPr>
            <w:r>
              <w:t>62.20</w:t>
            </w:r>
          </w:p>
        </w:tc>
      </w:tr>
      <w:tr w:rsidR="00111921" w14:paraId="52CF2A24" w14:textId="77777777" w:rsidTr="00111921">
        <w:trPr>
          <w:jc w:val="center"/>
        </w:trPr>
        <w:tc>
          <w:tcPr>
            <w:tcW w:w="0" w:type="auto"/>
          </w:tcPr>
          <w:p w14:paraId="52650B15" w14:textId="30F3E922" w:rsidR="00111921" w:rsidRPr="00111921" w:rsidRDefault="00111921" w:rsidP="00111921">
            <w:pPr>
              <w:ind w:firstLine="0"/>
              <w:jc w:val="center"/>
              <w:rPr>
                <w:i/>
                <w:iCs/>
                <w:lang w:val="en-US"/>
              </w:rPr>
            </w:pPr>
            <w:r w:rsidRPr="00111921">
              <w:rPr>
                <w:i/>
                <w:iCs/>
                <w:lang w:val="en-US"/>
              </w:rPr>
              <w:t>Center down x</w:t>
            </w:r>
            <w:r>
              <w:t xml:space="preserve"> </w:t>
            </w:r>
            <w:r>
              <w:t>координата</w:t>
            </w:r>
          </w:p>
        </w:tc>
        <w:tc>
          <w:tcPr>
            <w:tcW w:w="0" w:type="auto"/>
          </w:tcPr>
          <w:p w14:paraId="0967164C" w14:textId="60520F85" w:rsidR="00111921" w:rsidRPr="00111921" w:rsidRDefault="00111921" w:rsidP="00111921">
            <w:pPr>
              <w:ind w:firstLine="0"/>
              <w:jc w:val="center"/>
            </w:pPr>
            <w:r>
              <w:t>39.29</w:t>
            </w:r>
          </w:p>
        </w:tc>
      </w:tr>
      <w:tr w:rsidR="00111921" w14:paraId="4497DE28" w14:textId="77777777" w:rsidTr="00111921">
        <w:trPr>
          <w:jc w:val="center"/>
        </w:trPr>
        <w:tc>
          <w:tcPr>
            <w:tcW w:w="0" w:type="auto"/>
          </w:tcPr>
          <w:p w14:paraId="70907A52" w14:textId="6FB3A205" w:rsidR="00111921" w:rsidRPr="00111921" w:rsidRDefault="00111921" w:rsidP="00111921">
            <w:pPr>
              <w:ind w:firstLine="0"/>
              <w:jc w:val="center"/>
              <w:rPr>
                <w:i/>
                <w:iCs/>
                <w:lang w:val="en-US"/>
              </w:rPr>
            </w:pPr>
            <w:r w:rsidRPr="00111921">
              <w:rPr>
                <w:i/>
                <w:iCs/>
                <w:lang w:val="en-US"/>
              </w:rPr>
              <w:t>Center down y</w:t>
            </w:r>
            <w:r>
              <w:t xml:space="preserve"> </w:t>
            </w:r>
            <w:r>
              <w:t>координата</w:t>
            </w:r>
          </w:p>
        </w:tc>
        <w:tc>
          <w:tcPr>
            <w:tcW w:w="0" w:type="auto"/>
          </w:tcPr>
          <w:p w14:paraId="71B1946C" w14:textId="26F4CF83" w:rsidR="00111921" w:rsidRPr="00111921" w:rsidRDefault="00111921" w:rsidP="00111921">
            <w:pPr>
              <w:ind w:firstLine="0"/>
              <w:jc w:val="center"/>
            </w:pPr>
            <w:r>
              <w:t>63.47</w:t>
            </w:r>
          </w:p>
        </w:tc>
      </w:tr>
      <w:tr w:rsidR="00111921" w14:paraId="0E41ED19" w14:textId="77777777" w:rsidTr="00111921">
        <w:trPr>
          <w:jc w:val="center"/>
        </w:trPr>
        <w:tc>
          <w:tcPr>
            <w:tcW w:w="0" w:type="auto"/>
          </w:tcPr>
          <w:p w14:paraId="1132862A" w14:textId="29DBB758" w:rsidR="00111921" w:rsidRPr="00111921" w:rsidRDefault="00111921" w:rsidP="00111921">
            <w:pPr>
              <w:ind w:firstLine="0"/>
              <w:jc w:val="center"/>
              <w:rPr>
                <w:i/>
                <w:iCs/>
                <w:lang w:val="en-US"/>
              </w:rPr>
            </w:pPr>
            <w:r w:rsidRPr="00111921">
              <w:rPr>
                <w:i/>
                <w:iCs/>
                <w:lang w:val="en-US"/>
              </w:rPr>
              <w:t>Left point x</w:t>
            </w:r>
            <w:r>
              <w:t xml:space="preserve"> </w:t>
            </w:r>
            <w:r>
              <w:t>координата</w:t>
            </w:r>
          </w:p>
        </w:tc>
        <w:tc>
          <w:tcPr>
            <w:tcW w:w="0" w:type="auto"/>
          </w:tcPr>
          <w:p w14:paraId="5A51C6BB" w14:textId="4FD855BB" w:rsidR="00111921" w:rsidRPr="00111921" w:rsidRDefault="00111921" w:rsidP="00111921">
            <w:pPr>
              <w:ind w:firstLine="0"/>
              <w:jc w:val="center"/>
            </w:pPr>
            <w:r>
              <w:t>27.03</w:t>
            </w:r>
          </w:p>
        </w:tc>
      </w:tr>
      <w:tr w:rsidR="00111921" w14:paraId="4B05E539" w14:textId="77777777" w:rsidTr="00111921">
        <w:trPr>
          <w:jc w:val="center"/>
        </w:trPr>
        <w:tc>
          <w:tcPr>
            <w:tcW w:w="0" w:type="auto"/>
          </w:tcPr>
          <w:p w14:paraId="1231808C" w14:textId="69421CA9" w:rsidR="00111921" w:rsidRPr="00111921" w:rsidRDefault="00111921" w:rsidP="00111921">
            <w:pPr>
              <w:ind w:firstLine="0"/>
              <w:jc w:val="center"/>
              <w:rPr>
                <w:i/>
                <w:iCs/>
                <w:lang w:val="en-US"/>
              </w:rPr>
            </w:pPr>
            <w:r w:rsidRPr="00111921">
              <w:rPr>
                <w:i/>
                <w:iCs/>
                <w:lang w:val="en-US"/>
              </w:rPr>
              <w:t>Left point y</w:t>
            </w:r>
            <w:r>
              <w:t xml:space="preserve"> </w:t>
            </w:r>
            <w:r>
              <w:t>координата</w:t>
            </w:r>
          </w:p>
        </w:tc>
        <w:tc>
          <w:tcPr>
            <w:tcW w:w="0" w:type="auto"/>
          </w:tcPr>
          <w:p w14:paraId="101D31A3" w14:textId="13BBB057" w:rsidR="00111921" w:rsidRPr="00111921" w:rsidRDefault="00111921" w:rsidP="00111921">
            <w:pPr>
              <w:ind w:firstLine="0"/>
              <w:jc w:val="center"/>
            </w:pPr>
            <w:r>
              <w:t>49.40</w:t>
            </w:r>
          </w:p>
        </w:tc>
      </w:tr>
      <w:tr w:rsidR="00111921" w14:paraId="2F30C125" w14:textId="77777777" w:rsidTr="00111921">
        <w:trPr>
          <w:jc w:val="center"/>
        </w:trPr>
        <w:tc>
          <w:tcPr>
            <w:tcW w:w="0" w:type="auto"/>
          </w:tcPr>
          <w:p w14:paraId="3C379F96" w14:textId="7C35CD72" w:rsidR="00111921" w:rsidRPr="00111921" w:rsidRDefault="00111921" w:rsidP="00111921">
            <w:pPr>
              <w:ind w:firstLine="0"/>
              <w:jc w:val="center"/>
              <w:rPr>
                <w:i/>
                <w:iCs/>
                <w:lang w:val="en-US"/>
              </w:rPr>
            </w:pPr>
            <w:r w:rsidRPr="00111921">
              <w:rPr>
                <w:i/>
                <w:iCs/>
                <w:lang w:val="en-US"/>
              </w:rPr>
              <w:t>Right point x</w:t>
            </w:r>
            <w:r>
              <w:t xml:space="preserve"> </w:t>
            </w:r>
            <w:r>
              <w:t>координата</w:t>
            </w:r>
          </w:p>
        </w:tc>
        <w:tc>
          <w:tcPr>
            <w:tcW w:w="0" w:type="auto"/>
          </w:tcPr>
          <w:p w14:paraId="3CF21C34" w14:textId="569B3539" w:rsidR="00111921" w:rsidRPr="00111921" w:rsidRDefault="00111921" w:rsidP="00111921">
            <w:pPr>
              <w:ind w:firstLine="0"/>
              <w:jc w:val="center"/>
            </w:pPr>
            <w:r>
              <w:t>35.42</w:t>
            </w:r>
          </w:p>
        </w:tc>
      </w:tr>
      <w:tr w:rsidR="00111921" w14:paraId="05533D28" w14:textId="77777777" w:rsidTr="00111921">
        <w:trPr>
          <w:jc w:val="center"/>
        </w:trPr>
        <w:tc>
          <w:tcPr>
            <w:tcW w:w="0" w:type="auto"/>
          </w:tcPr>
          <w:p w14:paraId="7C6E8280" w14:textId="1D039DF1" w:rsidR="00111921" w:rsidRPr="00111921" w:rsidRDefault="00111921" w:rsidP="00111921">
            <w:pPr>
              <w:ind w:firstLine="0"/>
              <w:jc w:val="center"/>
              <w:rPr>
                <w:i/>
                <w:iCs/>
                <w:lang w:val="en-US"/>
              </w:rPr>
            </w:pPr>
            <w:r w:rsidRPr="00111921">
              <w:rPr>
                <w:i/>
                <w:iCs/>
                <w:lang w:val="en-US"/>
              </w:rPr>
              <w:t>Right point y</w:t>
            </w:r>
            <w:r>
              <w:t xml:space="preserve"> </w:t>
            </w:r>
            <w:r>
              <w:t>координата</w:t>
            </w:r>
          </w:p>
        </w:tc>
        <w:tc>
          <w:tcPr>
            <w:tcW w:w="0" w:type="auto"/>
          </w:tcPr>
          <w:p w14:paraId="36917571" w14:textId="0D60A658" w:rsidR="00111921" w:rsidRPr="00111921" w:rsidRDefault="00111921" w:rsidP="00111921">
            <w:pPr>
              <w:ind w:firstLine="0"/>
              <w:jc w:val="center"/>
            </w:pPr>
            <w:r>
              <w:t>61.61</w:t>
            </w:r>
          </w:p>
        </w:tc>
      </w:tr>
      <w:tr w:rsidR="00111921" w14:paraId="68C68A95" w14:textId="77777777" w:rsidTr="00111921">
        <w:trPr>
          <w:jc w:val="center"/>
        </w:trPr>
        <w:tc>
          <w:tcPr>
            <w:tcW w:w="0" w:type="auto"/>
          </w:tcPr>
          <w:p w14:paraId="655DD77C" w14:textId="1429073A" w:rsidR="00111921" w:rsidRPr="00111921" w:rsidRDefault="00111921" w:rsidP="00111921">
            <w:pPr>
              <w:ind w:firstLine="0"/>
              <w:jc w:val="center"/>
              <w:rPr>
                <w:i/>
                <w:iCs/>
                <w:lang w:val="en-US"/>
              </w:rPr>
            </w:pPr>
            <w:r w:rsidRPr="00111921">
              <w:rPr>
                <w:i/>
                <w:iCs/>
                <w:lang w:val="en-US"/>
              </w:rPr>
              <w:t>Left</w:t>
            </w:r>
          </w:p>
        </w:tc>
        <w:tc>
          <w:tcPr>
            <w:tcW w:w="0" w:type="auto"/>
          </w:tcPr>
          <w:p w14:paraId="5C20937A" w14:textId="1A283FAC" w:rsidR="00111921" w:rsidRPr="00111921" w:rsidRDefault="00111921" w:rsidP="00111921">
            <w:pPr>
              <w:ind w:firstLine="0"/>
              <w:jc w:val="center"/>
            </w:pPr>
            <w:r>
              <w:t>80.06</w:t>
            </w:r>
          </w:p>
        </w:tc>
      </w:tr>
      <w:tr w:rsidR="00111921" w14:paraId="34AAE541" w14:textId="77777777" w:rsidTr="00111921">
        <w:trPr>
          <w:jc w:val="center"/>
        </w:trPr>
        <w:tc>
          <w:tcPr>
            <w:tcW w:w="0" w:type="auto"/>
          </w:tcPr>
          <w:p w14:paraId="23BF591C" w14:textId="412D6955" w:rsidR="00111921" w:rsidRPr="00111921" w:rsidRDefault="00111921" w:rsidP="00111921">
            <w:pPr>
              <w:ind w:firstLine="0"/>
              <w:jc w:val="center"/>
              <w:rPr>
                <w:i/>
                <w:iCs/>
                <w:lang w:val="en-US"/>
              </w:rPr>
            </w:pPr>
            <w:r w:rsidRPr="00111921">
              <w:rPr>
                <w:i/>
                <w:iCs/>
                <w:lang w:val="en-US"/>
              </w:rPr>
              <w:t>Right</w:t>
            </w:r>
          </w:p>
        </w:tc>
        <w:tc>
          <w:tcPr>
            <w:tcW w:w="0" w:type="auto"/>
          </w:tcPr>
          <w:p w14:paraId="7ECA5EFC" w14:textId="645FD863" w:rsidR="00111921" w:rsidRPr="00111921" w:rsidRDefault="00111921" w:rsidP="00111921">
            <w:pPr>
              <w:ind w:firstLine="0"/>
              <w:jc w:val="center"/>
            </w:pPr>
            <w:r>
              <w:t>96.13</w:t>
            </w:r>
          </w:p>
        </w:tc>
      </w:tr>
      <w:tr w:rsidR="00111921" w14:paraId="35C56A13" w14:textId="77777777" w:rsidTr="00111921">
        <w:trPr>
          <w:jc w:val="center"/>
        </w:trPr>
        <w:tc>
          <w:tcPr>
            <w:tcW w:w="0" w:type="auto"/>
          </w:tcPr>
          <w:p w14:paraId="1B29C442" w14:textId="4B7C8127" w:rsidR="00111921" w:rsidRPr="00111921" w:rsidRDefault="00111921" w:rsidP="00111921">
            <w:pPr>
              <w:ind w:firstLine="0"/>
              <w:jc w:val="center"/>
              <w:rPr>
                <w:i/>
                <w:iCs/>
                <w:lang w:val="en-US"/>
              </w:rPr>
            </w:pPr>
            <w:r w:rsidRPr="00111921">
              <w:rPr>
                <w:i/>
                <w:iCs/>
                <w:lang w:val="en-US"/>
              </w:rPr>
              <w:t>Up</w:t>
            </w:r>
          </w:p>
        </w:tc>
        <w:tc>
          <w:tcPr>
            <w:tcW w:w="0" w:type="auto"/>
          </w:tcPr>
          <w:p w14:paraId="2C5AE30E" w14:textId="57CB7B86" w:rsidR="00111921" w:rsidRPr="00111921" w:rsidRDefault="00111921" w:rsidP="00111921">
            <w:pPr>
              <w:ind w:firstLine="0"/>
              <w:jc w:val="center"/>
            </w:pPr>
            <w:r>
              <w:t>97.02</w:t>
            </w:r>
          </w:p>
        </w:tc>
      </w:tr>
      <w:tr w:rsidR="00111921" w14:paraId="2E75EB72" w14:textId="77777777" w:rsidTr="00111921">
        <w:trPr>
          <w:jc w:val="center"/>
        </w:trPr>
        <w:tc>
          <w:tcPr>
            <w:tcW w:w="0" w:type="auto"/>
          </w:tcPr>
          <w:p w14:paraId="3A3A0E51" w14:textId="3FD63A12" w:rsidR="00111921" w:rsidRPr="00111921" w:rsidRDefault="00111921" w:rsidP="00111921">
            <w:pPr>
              <w:ind w:firstLine="0"/>
              <w:jc w:val="center"/>
              <w:rPr>
                <w:i/>
                <w:iCs/>
                <w:lang w:val="en-US"/>
              </w:rPr>
            </w:pPr>
            <w:r w:rsidRPr="00111921">
              <w:rPr>
                <w:i/>
                <w:iCs/>
                <w:lang w:val="en-US"/>
              </w:rPr>
              <w:t>Down</w:t>
            </w:r>
          </w:p>
        </w:tc>
        <w:tc>
          <w:tcPr>
            <w:tcW w:w="0" w:type="auto"/>
          </w:tcPr>
          <w:p w14:paraId="60441210" w14:textId="799AB9C9" w:rsidR="00111921" w:rsidRPr="00111921" w:rsidRDefault="00111921" w:rsidP="00E97BCA">
            <w:pPr>
              <w:keepNext/>
              <w:ind w:firstLine="0"/>
              <w:jc w:val="center"/>
            </w:pPr>
            <w:r>
              <w:t>88.99</w:t>
            </w:r>
          </w:p>
        </w:tc>
      </w:tr>
    </w:tbl>
    <w:p w14:paraId="49855A67" w14:textId="2F2D29BF" w:rsidR="00E97BCA" w:rsidRDefault="00E97BCA">
      <w:pPr>
        <w:pStyle w:val="Caption"/>
      </w:pPr>
      <w:bookmarkStart w:id="114" w:name="_Toc48083769"/>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3</w:t>
      </w:r>
      <w:r>
        <w:fldChar w:fldCharType="end"/>
      </w:r>
      <w:r>
        <w:t xml:space="preserve"> </w:t>
      </w:r>
      <w:r w:rsidRPr="00342247">
        <w:t>Проценат тачних предикција над тест сетом трећег модела</w:t>
      </w:r>
      <w:bookmarkEnd w:id="114"/>
    </w:p>
    <w:p w14:paraId="55A3F026" w14:textId="1905E545" w:rsidR="00111921" w:rsidRPr="00245D05" w:rsidRDefault="00111921" w:rsidP="00111921">
      <w:pPr>
        <w:rPr>
          <w:lang w:val="en-US"/>
        </w:rPr>
      </w:pPr>
      <w:r>
        <w:t>У табели 5.</w:t>
      </w:r>
      <w:r w:rsidR="00E97BCA">
        <w:t>3</w:t>
      </w:r>
      <w:r>
        <w:t xml:space="preserve"> могу се видети тачности предикција свих параметара </w:t>
      </w:r>
      <w:r>
        <w:t>трећег</w:t>
      </w:r>
      <w:r>
        <w:t xml:space="preserve">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0D1A0F43" w14:textId="77777777" w:rsidR="00334AA4" w:rsidRPr="00111921" w:rsidRDefault="00334AA4" w:rsidP="009619DE">
      <w:pPr>
        <w:rPr>
          <w:lang w:val="en-US"/>
        </w:rPr>
      </w:pPr>
    </w:p>
    <w:p w14:paraId="030225F0" w14:textId="2AE06155" w:rsidR="00BA74D9" w:rsidRDefault="00BA74D9" w:rsidP="00BA74D9">
      <w:pPr>
        <w:pStyle w:val="Heading3"/>
      </w:pPr>
      <w:bookmarkStart w:id="115" w:name="_Toc47368120"/>
      <w:r>
        <w:t>Могућност искључивања другог модела</w:t>
      </w:r>
      <w:bookmarkEnd w:id="115"/>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w:t>
      </w:r>
      <w:r w:rsidR="00F66A63">
        <w:lastRenderedPageBreak/>
        <w:t>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25B17F" w14:textId="18A0EBDF" w:rsidR="00157F35" w:rsidRPr="003B70B1" w:rsidRDefault="003B70B1" w:rsidP="003B70B1">
      <w:pPr>
        <w:pStyle w:val="Caption"/>
      </w:pPr>
      <w:bookmarkStart w:id="116" w:name="_Toc47368166"/>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t xml:space="preserve"> Предикције првог и другог модела лево око - </w:t>
      </w:r>
      <w:r w:rsidRPr="003B70B1">
        <w:rPr>
          <w:i/>
          <w:iCs/>
        </w:rPr>
        <w:t>x</w:t>
      </w:r>
      <w:bookmarkEnd w:id="116"/>
    </w:p>
    <w:p w14:paraId="71AB8D0D" w14:textId="5D4F1E70" w:rsidR="003B70B1" w:rsidRDefault="003B70B1" w:rsidP="00157F35"/>
    <w:p w14:paraId="76169AFD" w14:textId="77777777" w:rsidR="003B70B1" w:rsidRDefault="003B70B1" w:rsidP="003B70B1">
      <w:pPr>
        <w:keepNext/>
      </w:pPr>
      <w:r>
        <w:rPr>
          <w:noProof/>
          <w:lang w:val="en-US"/>
        </w:rPr>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F4F8C20" w14:textId="154BD116" w:rsidR="003B70B1" w:rsidRPr="003B70B1" w:rsidRDefault="003B70B1" w:rsidP="003B70B1">
      <w:pPr>
        <w:pStyle w:val="Caption"/>
      </w:pPr>
      <w:bookmarkStart w:id="117" w:name="_Toc47368167"/>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t xml:space="preserve"> Предикције првог и другог модела лево око - </w:t>
      </w:r>
      <w:r w:rsidRPr="003B70B1">
        <w:rPr>
          <w:i/>
          <w:iCs/>
        </w:rPr>
        <w:t>y</w:t>
      </w:r>
      <w:bookmarkEnd w:id="117"/>
    </w:p>
    <w:p w14:paraId="7BB0540F" w14:textId="28716446" w:rsidR="00890286" w:rsidRPr="003B70B1" w:rsidRDefault="003B70B1" w:rsidP="00A667E7">
      <w:pPr>
        <w:spacing w:after="120"/>
      </w:pPr>
      <w:r>
        <w:lastRenderedPageBreak/>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8" w:name="_Toc47368121"/>
      <w:r>
        <w:t xml:space="preserve">Временска потрошња појединих </w:t>
      </w:r>
      <w:r w:rsidR="00AB19CC">
        <w:t>целина</w:t>
      </w:r>
      <w:r>
        <w:t xml:space="preserve"> програмског кода</w:t>
      </w:r>
      <w:bookmarkEnd w:id="118"/>
    </w:p>
    <w:p w14:paraId="75CA2760" w14:textId="2ADB960B" w:rsidR="00AB19CC" w:rsidRDefault="00AB19CC" w:rsidP="002F31D2">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4517F7C4" w14:textId="77777777" w:rsidR="002F31D2" w:rsidRPr="007B495B" w:rsidRDefault="002F31D2" w:rsidP="002F31D2"/>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89FB530" w:rsidR="007B495B" w:rsidRPr="007B495B" w:rsidRDefault="00F2072E" w:rsidP="00F2072E">
      <w:pPr>
        <w:pStyle w:val="Caption"/>
      </w:pPr>
      <w:bookmarkStart w:id="119" w:name="_Toc48083770"/>
      <w:r>
        <w:t xml:space="preserve">Табела </w:t>
      </w:r>
      <w:r w:rsidR="00E97BCA">
        <w:fldChar w:fldCharType="begin"/>
      </w:r>
      <w:r w:rsidR="00E97BCA">
        <w:instrText xml:space="preserve"> STYLEREF 1 \s </w:instrText>
      </w:r>
      <w:r w:rsidR="00E97BCA">
        <w:fldChar w:fldCharType="separate"/>
      </w:r>
      <w:r w:rsidR="00E97BCA">
        <w:rPr>
          <w:noProof/>
        </w:rPr>
        <w:t>5</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4</w:t>
      </w:r>
      <w:r w:rsidR="00E97BCA">
        <w:fldChar w:fldCharType="end"/>
      </w:r>
      <w:r>
        <w:rPr>
          <w:noProof/>
        </w:rPr>
        <w:t xml:space="preserve"> Временска потрошња делова кода који се извршавају на централној процесорској јединици</w:t>
      </w:r>
      <w:bookmarkEnd w:id="119"/>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719E36" w:rsidR="00AB19CC" w:rsidRPr="00AB19CC" w:rsidRDefault="00F2072E" w:rsidP="00F2072E">
      <w:pPr>
        <w:pStyle w:val="Caption"/>
      </w:pPr>
      <w:bookmarkStart w:id="120" w:name="_Toc48083771"/>
      <w:r>
        <w:t xml:space="preserve">Табела </w:t>
      </w:r>
      <w:r w:rsidR="00E97BCA">
        <w:fldChar w:fldCharType="begin"/>
      </w:r>
      <w:r w:rsidR="00E97BCA">
        <w:instrText xml:space="preserve"> STYLEREF 1 \s </w:instrText>
      </w:r>
      <w:r w:rsidR="00E97BCA">
        <w:fldChar w:fldCharType="separate"/>
      </w:r>
      <w:r w:rsidR="00E97BCA">
        <w:rPr>
          <w:noProof/>
        </w:rPr>
        <w:t>5</w:t>
      </w:r>
      <w:r w:rsidR="00E97BCA">
        <w:fldChar w:fldCharType="end"/>
      </w:r>
      <w:r w:rsidR="00E97BCA">
        <w:t>.</w:t>
      </w:r>
      <w:r w:rsidR="00E97BCA">
        <w:fldChar w:fldCharType="begin"/>
      </w:r>
      <w:r w:rsidR="00E97BCA">
        <w:instrText xml:space="preserve"> SEQ Табела \* ARABIC \s 1 </w:instrText>
      </w:r>
      <w:r w:rsidR="00E97BCA">
        <w:fldChar w:fldCharType="separate"/>
      </w:r>
      <w:r w:rsidR="00E97BCA">
        <w:rPr>
          <w:noProof/>
        </w:rPr>
        <w:t>5</w:t>
      </w:r>
      <w:r w:rsidR="00E97BCA">
        <w:fldChar w:fldCharType="end"/>
      </w:r>
      <w:r>
        <w:t xml:space="preserve"> Временска потрошња делова кода који се </w:t>
      </w:r>
      <w:r w:rsidR="00C02DFC">
        <w:t>извршавају</w:t>
      </w:r>
      <w:r>
        <w:t xml:space="preserve"> на графичком процесору</w:t>
      </w:r>
      <w:bookmarkEnd w:id="120"/>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21" w:name="_Ref46530296"/>
      <w:bookmarkStart w:id="122" w:name="_Ref46530526"/>
      <w:bookmarkStart w:id="123" w:name="_Toc47368122"/>
      <w:r w:rsidRPr="000A7224">
        <w:t>Закључак</w:t>
      </w:r>
      <w:bookmarkEnd w:id="121"/>
      <w:bookmarkEnd w:id="122"/>
      <w:bookmarkEnd w:id="123"/>
    </w:p>
    <w:p w14:paraId="184219C2" w14:textId="57CC4C68" w:rsidR="004C2E6E" w:rsidRDefault="00E157AE" w:rsidP="00D51494">
      <w:pPr>
        <w:spacing w:after="120"/>
        <w:ind w:firstLine="360"/>
      </w:pPr>
      <w: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сетом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2FA1BE4B"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commentRangeStart w:id="124"/>
      <w:commentRangeStart w:id="125"/>
      <w:r w:rsidR="00726A6C">
        <w:t>Важно је напоменути</w:t>
      </w:r>
      <w:commentRangeEnd w:id="124"/>
      <w:r w:rsidR="001604F5">
        <w:rPr>
          <w:rStyle w:val="CommentReference"/>
          <w:lang w:eastAsia="ar-SA"/>
        </w:rPr>
        <w:commentReference w:id="124"/>
      </w:r>
      <w:commentRangeEnd w:id="125"/>
      <w:r w:rsidR="00767126">
        <w:rPr>
          <w:rStyle w:val="CommentReference"/>
          <w:lang w:eastAsia="ar-SA"/>
        </w:rPr>
        <w:commentReference w:id="125"/>
      </w:r>
      <w:r w:rsidR="00726A6C">
        <w:t xml:space="preserve"> да</w:t>
      </w:r>
      <w:r w:rsidR="00CC4CA8">
        <w:t xml:space="preserve"> су модели неуронских мрежа обучавани од почетка, односно нису претходно обучавани па само специјализовани за потребе рада. </w:t>
      </w:r>
      <w:commentRangeStart w:id="126"/>
      <w:r w:rsidR="00CC4CA8">
        <w:t>За њихово обучавање користили су се релативно мали сетови података</w:t>
      </w:r>
      <w:r w:rsidR="00767126">
        <w:t>, који нису преузети са интернета, већ генерисани имплементираним алатом</w:t>
      </w:r>
      <w:commentRangeEnd w:id="126"/>
      <w:r w:rsidR="00767126">
        <w:rPr>
          <w:rStyle w:val="CommentReference"/>
          <w:lang w:eastAsia="ar-SA"/>
        </w:rPr>
        <w:commentReference w:id="126"/>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Показано је да и за такве, релативно мале сетове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AF4A2E1" w:rsidR="00726A6C" w:rsidRDefault="00B07F81" w:rsidP="00D51494">
      <w:pPr>
        <w:spacing w:after="120"/>
        <w:ind w:firstLine="360"/>
      </w:pPr>
      <w:r>
        <w:lastRenderedPageBreak/>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9"/>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27" w:name="_Ref46530310"/>
      <w:bookmarkStart w:id="128" w:name="_Toc47368123"/>
      <w:r w:rsidRPr="00CE3D52">
        <w:t>Референце</w:t>
      </w:r>
      <w:bookmarkEnd w:id="127"/>
      <w:bookmarkEnd w:id="128"/>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fldChar w:fldCharType="begin" w:fldLock="1"/>
      </w:r>
      <w:r w:rsidRPr="00CE3D52">
        <w:instrText xml:space="preserve">ADDIN Mendeley Bibliography CSL_BIBLIOGRAPHY </w:instrText>
      </w:r>
      <w:r w:rsidRPr="00CE3D52">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Velibor Ilic" w:date="2020-08-11T09:27:00Z" w:initials="VI">
    <w:p w14:paraId="666298EB" w14:textId="45952EF7" w:rsidR="00575F6C" w:rsidRPr="00612613" w:rsidRDefault="00575F6C">
      <w:pPr>
        <w:pStyle w:val="CommentText"/>
        <w:rPr>
          <w:lang w:val="en-US"/>
        </w:rPr>
      </w:pPr>
      <w:r>
        <w:rPr>
          <w:rStyle w:val="CommentReference"/>
        </w:rPr>
        <w:annotationRef/>
      </w:r>
      <w:proofErr w:type="spellStart"/>
      <w:r>
        <w:rPr>
          <w:lang w:val="en-US"/>
        </w:rPr>
        <w:t>Mreze</w:t>
      </w:r>
      <w:proofErr w:type="spellEnd"/>
      <w:r>
        <w:rPr>
          <w:lang w:val="en-US"/>
        </w:rPr>
        <w:t xml:space="preserve"> </w:t>
      </w:r>
      <w:proofErr w:type="spellStart"/>
      <w:r>
        <w:rPr>
          <w:lang w:val="en-US"/>
        </w:rPr>
        <w:t>prvenstveno</w:t>
      </w:r>
      <w:proofErr w:type="spellEnd"/>
      <w:r>
        <w:rPr>
          <w:lang w:val="en-US"/>
        </w:rPr>
        <w:t xml:space="preserve"> </w:t>
      </w:r>
      <w:proofErr w:type="spellStart"/>
      <w:r>
        <w:rPr>
          <w:lang w:val="en-US"/>
        </w:rPr>
        <w:t>rade</w:t>
      </w:r>
      <w:proofErr w:type="spellEnd"/>
      <w:r>
        <w:rPr>
          <w:lang w:val="en-US"/>
        </w:rPr>
        <w:t xml:space="preserve"> </w:t>
      </w:r>
      <w:proofErr w:type="spellStart"/>
      <w:r>
        <w:rPr>
          <w:lang w:val="en-US"/>
        </w:rPr>
        <w:t>sa</w:t>
      </w:r>
      <w:proofErr w:type="spellEnd"/>
      <w:r>
        <w:rPr>
          <w:lang w:val="en-US"/>
        </w:rPr>
        <w:t xml:space="preserve"> </w:t>
      </w:r>
      <w:proofErr w:type="spellStart"/>
      <w:r>
        <w:rPr>
          <w:lang w:val="en-US"/>
        </w:rPr>
        <w:t>numerickim</w:t>
      </w:r>
      <w:proofErr w:type="spellEnd"/>
      <w:r>
        <w:rPr>
          <w:lang w:val="en-US"/>
        </w:rPr>
        <w:t xml:space="preserve"> </w:t>
      </w:r>
      <w:proofErr w:type="spellStart"/>
      <w:r>
        <w:rPr>
          <w:lang w:val="en-US"/>
        </w:rPr>
        <w:t>podacima</w:t>
      </w:r>
      <w:proofErr w:type="spellEnd"/>
      <w:r>
        <w:rPr>
          <w:lang w:val="en-US"/>
        </w:rPr>
        <w:t xml:space="preserve">, </w:t>
      </w:r>
      <w:proofErr w:type="spellStart"/>
      <w:r>
        <w:rPr>
          <w:lang w:val="en-US"/>
        </w:rPr>
        <w:t>generalno</w:t>
      </w:r>
      <w:proofErr w:type="spellEnd"/>
      <w:r>
        <w:rPr>
          <w:lang w:val="en-US"/>
        </w:rPr>
        <w:t xml:space="preserve"> </w:t>
      </w:r>
      <w:proofErr w:type="spellStart"/>
      <w:r>
        <w:rPr>
          <w:lang w:val="en-US"/>
        </w:rPr>
        <w:t>mreze</w:t>
      </w:r>
      <w:proofErr w:type="spellEnd"/>
      <w:r>
        <w:rPr>
          <w:lang w:val="en-US"/>
        </w:rPr>
        <w:t xml:space="preserve"> </w:t>
      </w:r>
      <w:proofErr w:type="spellStart"/>
      <w:r>
        <w:rPr>
          <w:lang w:val="en-US"/>
        </w:rPr>
        <w:t>mogu</w:t>
      </w:r>
      <w:proofErr w:type="spellEnd"/>
      <w:r>
        <w:rPr>
          <w:lang w:val="en-US"/>
        </w:rPr>
        <w:t xml:space="preserve"> da </w:t>
      </w:r>
      <w:proofErr w:type="spellStart"/>
      <w:r>
        <w:rPr>
          <w:lang w:val="en-US"/>
        </w:rPr>
        <w:t>obradjuju</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stringove</w:t>
      </w:r>
      <w:proofErr w:type="spellEnd"/>
      <w:r>
        <w:rPr>
          <w:lang w:val="en-US"/>
        </w:rPr>
        <w:t xml:space="preserve"> </w:t>
      </w:r>
      <w:proofErr w:type="spellStart"/>
      <w:r>
        <w:rPr>
          <w:lang w:val="en-US"/>
        </w:rPr>
        <w:t>npr</w:t>
      </w:r>
      <w:proofErr w:type="spellEnd"/>
      <w:r>
        <w:rPr>
          <w:lang w:val="en-US"/>
        </w:rPr>
        <w:t xml:space="preserve"> </w:t>
      </w:r>
      <w:proofErr w:type="spellStart"/>
      <w:r>
        <w:rPr>
          <w:lang w:val="en-US"/>
        </w:rPr>
        <w:t>koriste</w:t>
      </w:r>
      <w:proofErr w:type="spellEnd"/>
      <w:r>
        <w:rPr>
          <w:lang w:val="en-US"/>
        </w:rPr>
        <w:t xml:space="preserve"> za NLP, </w:t>
      </w:r>
      <w:proofErr w:type="spellStart"/>
      <w:r>
        <w:rPr>
          <w:lang w:val="en-US"/>
        </w:rPr>
        <w:t>ali</w:t>
      </w:r>
      <w:proofErr w:type="spellEnd"/>
      <w:r>
        <w:rPr>
          <w:lang w:val="en-US"/>
        </w:rPr>
        <w:t xml:space="preserve"> </w:t>
      </w:r>
      <w:proofErr w:type="spellStart"/>
      <w:r>
        <w:rPr>
          <w:lang w:val="en-US"/>
        </w:rPr>
        <w:t>i</w:t>
      </w:r>
      <w:proofErr w:type="spellEnd"/>
      <w:r>
        <w:rPr>
          <w:lang w:val="en-US"/>
        </w:rPr>
        <w:t xml:space="preserve"> u tom </w:t>
      </w:r>
      <w:proofErr w:type="spellStart"/>
      <w:r>
        <w:rPr>
          <w:lang w:val="en-US"/>
        </w:rPr>
        <w:t>slucju</w:t>
      </w:r>
      <w:proofErr w:type="spellEnd"/>
      <w:r>
        <w:rPr>
          <w:lang w:val="en-US"/>
        </w:rPr>
        <w:t xml:space="preserve"> </w:t>
      </w:r>
      <w:proofErr w:type="spellStart"/>
      <w:r>
        <w:rPr>
          <w:lang w:val="en-US"/>
        </w:rPr>
        <w:t>reci</w:t>
      </w:r>
      <w:proofErr w:type="spellEnd"/>
      <w:r>
        <w:rPr>
          <w:lang w:val="en-US"/>
        </w:rPr>
        <w:t xml:space="preserve">, </w:t>
      </w:r>
      <w:proofErr w:type="spellStart"/>
      <w:r>
        <w:rPr>
          <w:lang w:val="en-US"/>
        </w:rPr>
        <w:t>ili</w:t>
      </w:r>
      <w:proofErr w:type="spellEnd"/>
      <w:r>
        <w:rPr>
          <w:lang w:val="en-US"/>
        </w:rPr>
        <w:t xml:space="preserve"> </w:t>
      </w:r>
      <w:proofErr w:type="spellStart"/>
      <w:r>
        <w:rPr>
          <w:lang w:val="en-US"/>
        </w:rPr>
        <w:t>slova</w:t>
      </w:r>
      <w:proofErr w:type="spellEnd"/>
      <w:r>
        <w:rPr>
          <w:lang w:val="en-US"/>
        </w:rPr>
        <w:t xml:space="preserve"> se </w:t>
      </w:r>
      <w:proofErr w:type="spellStart"/>
      <w:r>
        <w:rPr>
          <w:lang w:val="en-US"/>
        </w:rPr>
        <w:t>konvertuju</w:t>
      </w:r>
      <w:proofErr w:type="spellEnd"/>
      <w:r>
        <w:rPr>
          <w:lang w:val="en-US"/>
        </w:rPr>
        <w:t xml:space="preserve"> u </w:t>
      </w:r>
      <w:proofErr w:type="spellStart"/>
      <w:r>
        <w:rPr>
          <w:lang w:val="en-US"/>
        </w:rPr>
        <w:t>numericke</w:t>
      </w:r>
      <w:proofErr w:type="spellEnd"/>
      <w:r>
        <w:rPr>
          <w:lang w:val="en-US"/>
        </w:rPr>
        <w:t xml:space="preserve"> </w:t>
      </w:r>
      <w:proofErr w:type="spellStart"/>
      <w:r>
        <w:rPr>
          <w:lang w:val="en-US"/>
        </w:rPr>
        <w:t>vrednosti</w:t>
      </w:r>
      <w:proofErr w:type="spellEnd"/>
    </w:p>
  </w:comment>
  <w:comment w:id="26" w:author="Aleksa Arsic" w:date="2020-08-11T13:30:00Z" w:initials="AA">
    <w:p w14:paraId="0465A682" w14:textId="1044EBD0" w:rsidR="00575F6C" w:rsidRDefault="00575F6C">
      <w:pPr>
        <w:pStyle w:val="CommentText"/>
      </w:pPr>
      <w:r>
        <w:rPr>
          <w:rStyle w:val="CommentReference"/>
        </w:rPr>
        <w:annotationRef/>
      </w:r>
      <w:r>
        <w:t>Напоменуто да се обрада врши над нумеричким подацима и ако се ради о стрингу.</w:t>
      </w:r>
    </w:p>
  </w:comment>
  <w:comment w:id="43" w:author="Aleksa Arsic" w:date="2020-08-11T13:06:00Z" w:initials="AA">
    <w:p w14:paraId="235F56DC" w14:textId="50C20873" w:rsidR="00575F6C" w:rsidRDefault="00575F6C">
      <w:pPr>
        <w:pStyle w:val="CommentText"/>
      </w:pPr>
      <w:r>
        <w:rPr>
          <w:rStyle w:val="CommentReference"/>
        </w:rPr>
        <w:annotationRef/>
      </w:r>
      <w:r>
        <w:t>слика</w:t>
      </w:r>
    </w:p>
  </w:comment>
  <w:comment w:id="49" w:author="Velibor Ilic" w:date="2020-07-22T08:49:00Z" w:initials="VI">
    <w:p w14:paraId="7A5C7456" w14:textId="5C7E9A52" w:rsidR="00575F6C" w:rsidRDefault="00575F6C">
      <w:pPr>
        <w:pStyle w:val="CommentText"/>
      </w:pPr>
      <w:r>
        <w:rPr>
          <w:rStyle w:val="CommentReference"/>
        </w:rPr>
        <w:annotationRef/>
      </w:r>
      <w:proofErr w:type="spellStart"/>
      <w:r>
        <w:t>Ovo</w:t>
      </w:r>
      <w:proofErr w:type="spellEnd"/>
      <w:r>
        <w:t xml:space="preserve"> </w:t>
      </w:r>
      <w:proofErr w:type="spellStart"/>
      <w:r>
        <w:t>je</w:t>
      </w:r>
      <w:proofErr w:type="spellEnd"/>
      <w:r>
        <w:t xml:space="preserve"> </w:t>
      </w:r>
      <w:proofErr w:type="spellStart"/>
      <w:r>
        <w:t>tacno</w:t>
      </w:r>
      <w:proofErr w:type="spellEnd"/>
      <w:r>
        <w:t xml:space="preserve"> </w:t>
      </w:r>
      <w:proofErr w:type="spellStart"/>
      <w:r>
        <w:t>za</w:t>
      </w:r>
      <w:proofErr w:type="spellEnd"/>
      <w:r>
        <w:t xml:space="preserve"> overfit, underfit znaci da mreza nije dovoljno trenirana, u tom slucaju potrebno je nastaviti sa obucavanjem, kod underfita mreza nece imati precizne predikcije ni na podacima na kojima je trenirana</w:t>
      </w:r>
    </w:p>
  </w:comment>
  <w:comment w:id="72" w:author="Velibor Ilic" w:date="2020-08-11T10:07:00Z" w:initials="VI">
    <w:p w14:paraId="2FD55996" w14:textId="6480AF85" w:rsidR="00575F6C" w:rsidRPr="003F74F0" w:rsidRDefault="00575F6C">
      <w:pPr>
        <w:pStyle w:val="CommentText"/>
        <w:rPr>
          <w:lang w:val="en-US"/>
        </w:rPr>
      </w:pPr>
      <w:r>
        <w:rPr>
          <w:rStyle w:val="CommentReference"/>
        </w:rPr>
        <w:annotationRef/>
      </w:r>
      <w:r>
        <w:rPr>
          <w:lang w:val="en-US"/>
        </w:rPr>
        <w:t xml:space="preserve">Max pool </w:t>
      </w:r>
      <w:proofErr w:type="spellStart"/>
      <w:r>
        <w:rPr>
          <w:lang w:val="en-US"/>
        </w:rPr>
        <w:t>izdvaja</w:t>
      </w:r>
      <w:proofErr w:type="spellEnd"/>
      <w:r>
        <w:rPr>
          <w:lang w:val="en-US"/>
        </w:rPr>
        <w:t xml:space="preserve"> </w:t>
      </w:r>
      <w:proofErr w:type="spellStart"/>
      <w:r>
        <w:rPr>
          <w:lang w:val="en-US"/>
        </w:rPr>
        <w:t>najvecu</w:t>
      </w:r>
      <w:proofErr w:type="spellEnd"/>
      <w:r>
        <w:rPr>
          <w:lang w:val="en-US"/>
        </w:rPr>
        <w:t xml:space="preserve"> </w:t>
      </w:r>
      <w:proofErr w:type="spellStart"/>
      <w:r>
        <w:rPr>
          <w:lang w:val="en-US"/>
        </w:rPr>
        <w:t>vrednost</w:t>
      </w:r>
      <w:proofErr w:type="spellEnd"/>
      <w:r>
        <w:rPr>
          <w:lang w:val="en-US"/>
        </w:rPr>
        <w:t xml:space="preserve"> </w:t>
      </w:r>
      <w:proofErr w:type="spellStart"/>
      <w:r>
        <w:rPr>
          <w:lang w:val="en-US"/>
        </w:rPr>
        <w:t>iz</w:t>
      </w:r>
      <w:proofErr w:type="spellEnd"/>
      <w:r>
        <w:rPr>
          <w:lang w:val="en-US"/>
        </w:rPr>
        <w:t xml:space="preserve"> </w:t>
      </w:r>
      <w:proofErr w:type="spellStart"/>
      <w:r>
        <w:rPr>
          <w:lang w:val="en-US"/>
        </w:rPr>
        <w:t>definisanog</w:t>
      </w:r>
      <w:proofErr w:type="spellEnd"/>
      <w:r>
        <w:rPr>
          <w:lang w:val="en-US"/>
        </w:rPr>
        <w:t xml:space="preserve"> </w:t>
      </w:r>
      <w:proofErr w:type="spellStart"/>
      <w:r>
        <w:rPr>
          <w:lang w:val="en-US"/>
        </w:rPr>
        <w:t>polja</w:t>
      </w:r>
      <w:proofErr w:type="spellEnd"/>
      <w:r>
        <w:rPr>
          <w:lang w:val="en-US"/>
        </w:rPr>
        <w:t xml:space="preserve">, </w:t>
      </w:r>
      <w:proofErr w:type="spellStart"/>
      <w:r>
        <w:rPr>
          <w:lang w:val="en-US"/>
        </w:rPr>
        <w:t>mislim</w:t>
      </w:r>
      <w:proofErr w:type="spellEnd"/>
      <w:r>
        <w:rPr>
          <w:lang w:val="en-US"/>
        </w:rPr>
        <w:t xml:space="preserve"> da </w:t>
      </w:r>
      <w:proofErr w:type="spellStart"/>
      <w:r>
        <w:rPr>
          <w:lang w:val="en-US"/>
        </w:rPr>
        <w:t>nije</w:t>
      </w:r>
      <w:proofErr w:type="spellEnd"/>
      <w:r>
        <w:rPr>
          <w:lang w:val="en-US"/>
        </w:rPr>
        <w:t xml:space="preserve"> problem da </w:t>
      </w:r>
      <w:proofErr w:type="spellStart"/>
      <w:r>
        <w:rPr>
          <w:lang w:val="en-US"/>
        </w:rPr>
        <w:t>ostane</w:t>
      </w:r>
      <w:proofErr w:type="spellEnd"/>
      <w:r>
        <w:rPr>
          <w:lang w:val="en-US"/>
        </w:rPr>
        <w:t xml:space="preserve"> u </w:t>
      </w:r>
      <w:proofErr w:type="spellStart"/>
      <w:r>
        <w:rPr>
          <w:lang w:val="en-US"/>
        </w:rPr>
        <w:t>ovoj</w:t>
      </w:r>
      <w:proofErr w:type="spellEnd"/>
      <w:r>
        <w:rPr>
          <w:lang w:val="en-US"/>
        </w:rPr>
        <w:t xml:space="preserve"> </w:t>
      </w:r>
      <w:proofErr w:type="spellStart"/>
      <w:r>
        <w:rPr>
          <w:lang w:val="en-US"/>
        </w:rPr>
        <w:t>tabeli</w:t>
      </w:r>
      <w:proofErr w:type="spellEnd"/>
    </w:p>
  </w:comment>
  <w:comment w:id="71" w:author="Aleksa Arsic" w:date="2020-07-22T19:41:00Z" w:initials="AA">
    <w:p w14:paraId="67831FD3" w14:textId="21250937" w:rsidR="00575F6C" w:rsidRDefault="00575F6C">
      <w:pPr>
        <w:pStyle w:val="CommentText"/>
      </w:pPr>
      <w:r>
        <w:rPr>
          <w:rStyle w:val="CommentReference"/>
        </w:rPr>
        <w:annotationRef/>
      </w:r>
      <w:r>
        <w:t>Нисам сигуран да ли Макс-пул димензије смем да назовем „Димензије кернела“</w:t>
      </w:r>
    </w:p>
  </w:comment>
  <w:comment w:id="124" w:author="Velibor Ilic" w:date="2020-08-11T11:53:00Z" w:initials="VI">
    <w:p w14:paraId="171B3C81" w14:textId="46750B73" w:rsidR="00575F6C" w:rsidRPr="001604F5" w:rsidRDefault="00575F6C">
      <w:pPr>
        <w:pStyle w:val="CommentText"/>
        <w:rPr>
          <w:lang w:val="en-US"/>
        </w:rPr>
      </w:pPr>
      <w:r>
        <w:rPr>
          <w:rStyle w:val="CommentReference"/>
        </w:rPr>
        <w:annotationRef/>
      </w:r>
      <w:proofErr w:type="spellStart"/>
      <w:r>
        <w:rPr>
          <w:lang w:val="en-US"/>
        </w:rPr>
        <w:t>Isto</w:t>
      </w:r>
      <w:proofErr w:type="spellEnd"/>
      <w:r>
        <w:rPr>
          <w:lang w:val="en-US"/>
        </w:rPr>
        <w:t xml:space="preserve"> je </w:t>
      </w:r>
      <w:proofErr w:type="spellStart"/>
      <w:r>
        <w:rPr>
          <w:lang w:val="en-US"/>
        </w:rPr>
        <w:t>bitno</w:t>
      </w:r>
      <w:proofErr w:type="spellEnd"/>
      <w:r>
        <w:rPr>
          <w:lang w:val="en-US"/>
        </w:rPr>
        <w:t xml:space="preserve"> </w:t>
      </w:r>
      <w:proofErr w:type="spellStart"/>
      <w:r>
        <w:rPr>
          <w:lang w:val="en-US"/>
        </w:rPr>
        <w:t>naglasiti</w:t>
      </w:r>
      <w:proofErr w:type="spellEnd"/>
      <w:r>
        <w:rPr>
          <w:lang w:val="en-US"/>
        </w:rPr>
        <w:t xml:space="preserve"> da </w:t>
      </w:r>
      <w:proofErr w:type="spellStart"/>
      <w:r>
        <w:rPr>
          <w:lang w:val="en-US"/>
        </w:rPr>
        <w:t>i</w:t>
      </w:r>
      <w:proofErr w:type="spellEnd"/>
      <w:r>
        <w:rPr>
          <w:lang w:val="en-US"/>
        </w:rPr>
        <w:t xml:space="preserve"> </w:t>
      </w:r>
      <w:proofErr w:type="spellStart"/>
      <w:r>
        <w:rPr>
          <w:lang w:val="en-US"/>
        </w:rPr>
        <w:t>podaci</w:t>
      </w:r>
      <w:proofErr w:type="spellEnd"/>
      <w:r>
        <w:rPr>
          <w:lang w:val="en-US"/>
        </w:rPr>
        <w:t xml:space="preserve"> </w:t>
      </w:r>
      <w:proofErr w:type="spellStart"/>
      <w:r>
        <w:rPr>
          <w:lang w:val="en-US"/>
        </w:rPr>
        <w:t>nisu</w:t>
      </w:r>
      <w:proofErr w:type="spellEnd"/>
      <w:r>
        <w:rPr>
          <w:lang w:val="en-US"/>
        </w:rPr>
        <w:t xml:space="preserve"> </w:t>
      </w:r>
      <w:proofErr w:type="spellStart"/>
      <w:r>
        <w:rPr>
          <w:lang w:val="en-US"/>
        </w:rPr>
        <w:t>preuzeti</w:t>
      </w:r>
      <w:proofErr w:type="spellEnd"/>
      <w:r>
        <w:rPr>
          <w:lang w:val="en-US"/>
        </w:rPr>
        <w:t xml:space="preserve"> </w:t>
      </w:r>
      <w:proofErr w:type="spellStart"/>
      <w:r>
        <w:rPr>
          <w:lang w:val="en-US"/>
        </w:rPr>
        <w:t>sa</w:t>
      </w:r>
      <w:proofErr w:type="spellEnd"/>
      <w:r>
        <w:rPr>
          <w:lang w:val="en-US"/>
        </w:rPr>
        <w:t xml:space="preserve"> Internet </w:t>
      </w:r>
      <w:proofErr w:type="spellStart"/>
      <w:r>
        <w:rPr>
          <w:lang w:val="en-US"/>
        </w:rPr>
        <w:t>nego</w:t>
      </w:r>
      <w:proofErr w:type="spellEnd"/>
      <w:r>
        <w:rPr>
          <w:lang w:val="en-US"/>
        </w:rPr>
        <w:t xml:space="preserve"> je deo </w:t>
      </w:r>
      <w:proofErr w:type="spellStart"/>
      <w:r>
        <w:rPr>
          <w:lang w:val="en-US"/>
        </w:rPr>
        <w:t>diplomskog</w:t>
      </w:r>
      <w:proofErr w:type="spellEnd"/>
      <w:r>
        <w:rPr>
          <w:lang w:val="en-US"/>
        </w:rPr>
        <w:t xml:space="preserve"> </w:t>
      </w:r>
      <w:proofErr w:type="spellStart"/>
      <w:r>
        <w:rPr>
          <w:lang w:val="en-US"/>
        </w:rPr>
        <w:t>rada</w:t>
      </w:r>
      <w:proofErr w:type="spellEnd"/>
      <w:r>
        <w:rPr>
          <w:lang w:val="en-US"/>
        </w:rPr>
        <w:t xml:space="preserve"> bio </w:t>
      </w:r>
      <w:proofErr w:type="spellStart"/>
      <w:r>
        <w:rPr>
          <w:lang w:val="en-US"/>
        </w:rPr>
        <w:t>i</w:t>
      </w:r>
      <w:proofErr w:type="spellEnd"/>
      <w:r>
        <w:rPr>
          <w:lang w:val="en-US"/>
        </w:rPr>
        <w:t xml:space="preserve"> da se </w:t>
      </w:r>
      <w:proofErr w:type="spellStart"/>
      <w:r>
        <w:rPr>
          <w:lang w:val="en-US"/>
        </w:rPr>
        <w:t>izdvoje</w:t>
      </w:r>
      <w:proofErr w:type="spellEnd"/>
      <w:r>
        <w:rPr>
          <w:lang w:val="en-US"/>
        </w:rPr>
        <w:t xml:space="preserve"> </w:t>
      </w:r>
      <w:proofErr w:type="spellStart"/>
      <w:r>
        <w:rPr>
          <w:lang w:val="en-US"/>
        </w:rPr>
        <w:t>fotografije</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labeliraju</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na</w:t>
      </w:r>
      <w:proofErr w:type="spellEnd"/>
      <w:r>
        <w:rPr>
          <w:lang w:val="en-US"/>
        </w:rPr>
        <w:t xml:space="preserve"> taj </w:t>
      </w:r>
      <w:proofErr w:type="spellStart"/>
      <w:r>
        <w:rPr>
          <w:lang w:val="en-US"/>
        </w:rPr>
        <w:t>nacin</w:t>
      </w:r>
      <w:proofErr w:type="spellEnd"/>
      <w:r>
        <w:rPr>
          <w:lang w:val="en-US"/>
        </w:rPr>
        <w:t xml:space="preserve"> je </w:t>
      </w:r>
      <w:proofErr w:type="spellStart"/>
      <w:r>
        <w:rPr>
          <w:lang w:val="en-US"/>
        </w:rPr>
        <w:t>kreiran</w:t>
      </w:r>
      <w:proofErr w:type="spellEnd"/>
      <w:r>
        <w:rPr>
          <w:lang w:val="en-US"/>
        </w:rPr>
        <w:t xml:space="preserve"> dataset </w:t>
      </w:r>
      <w:proofErr w:type="spellStart"/>
      <w:r>
        <w:rPr>
          <w:lang w:val="en-US"/>
        </w:rPr>
        <w:t>koji</w:t>
      </w:r>
      <w:proofErr w:type="spellEnd"/>
      <w:r>
        <w:rPr>
          <w:lang w:val="en-US"/>
        </w:rPr>
        <w:t xml:space="preserve"> je </w:t>
      </w:r>
      <w:proofErr w:type="spellStart"/>
      <w:r>
        <w:rPr>
          <w:lang w:val="en-US"/>
        </w:rPr>
        <w:t>koristin</w:t>
      </w:r>
      <w:proofErr w:type="spellEnd"/>
      <w:r>
        <w:rPr>
          <w:lang w:val="en-US"/>
        </w:rPr>
        <w:t xml:space="preserve"> za </w:t>
      </w:r>
      <w:proofErr w:type="spellStart"/>
      <w:r>
        <w:rPr>
          <w:lang w:val="en-US"/>
        </w:rPr>
        <w:t>trenranje</w:t>
      </w:r>
      <w:proofErr w:type="spellEnd"/>
      <w:r>
        <w:rPr>
          <w:lang w:val="en-US"/>
        </w:rPr>
        <w:t xml:space="preserve"> </w:t>
      </w:r>
      <w:proofErr w:type="spellStart"/>
      <w:r>
        <w:rPr>
          <w:lang w:val="en-US"/>
        </w:rPr>
        <w:t>mreza</w:t>
      </w:r>
      <w:proofErr w:type="spellEnd"/>
      <w:r>
        <w:rPr>
          <w:lang w:val="en-US"/>
        </w:rPr>
        <w:t xml:space="preserve">. To </w:t>
      </w:r>
      <w:proofErr w:type="spellStart"/>
      <w:r>
        <w:rPr>
          <w:lang w:val="en-US"/>
        </w:rPr>
        <w:t>pise</w:t>
      </w:r>
      <w:proofErr w:type="spellEnd"/>
      <w:r>
        <w:rPr>
          <w:lang w:val="en-US"/>
        </w:rPr>
        <w:t xml:space="preserve"> u </w:t>
      </w:r>
      <w:proofErr w:type="spellStart"/>
      <w:r>
        <w:rPr>
          <w:lang w:val="en-US"/>
        </w:rPr>
        <w:t>prethodnom</w:t>
      </w:r>
      <w:proofErr w:type="spellEnd"/>
      <w:r>
        <w:rPr>
          <w:lang w:val="en-US"/>
        </w:rPr>
        <w:t xml:space="preserve"> </w:t>
      </w:r>
      <w:proofErr w:type="spellStart"/>
      <w:r>
        <w:rPr>
          <w:lang w:val="en-US"/>
        </w:rPr>
        <w:t>tekstu</w:t>
      </w:r>
      <w:proofErr w:type="spellEnd"/>
      <w:r>
        <w:rPr>
          <w:lang w:val="en-US"/>
        </w:rPr>
        <w:t xml:space="preserve">, </w:t>
      </w:r>
      <w:proofErr w:type="spellStart"/>
      <w:r>
        <w:rPr>
          <w:lang w:val="en-US"/>
        </w:rPr>
        <w:t>ali</w:t>
      </w:r>
      <w:proofErr w:type="spellEnd"/>
      <w:r>
        <w:rPr>
          <w:lang w:val="en-US"/>
        </w:rPr>
        <w:t xml:space="preserve"> to </w:t>
      </w:r>
      <w:proofErr w:type="spellStart"/>
      <w:r>
        <w:rPr>
          <w:lang w:val="en-US"/>
        </w:rPr>
        <w:t>treba</w:t>
      </w:r>
      <w:proofErr w:type="spellEnd"/>
      <w:r>
        <w:rPr>
          <w:lang w:val="en-US"/>
        </w:rPr>
        <w:t xml:space="preserve"> </w:t>
      </w:r>
      <w:proofErr w:type="spellStart"/>
      <w:r>
        <w:rPr>
          <w:lang w:val="en-US"/>
        </w:rPr>
        <w:t>naglasiti</w:t>
      </w:r>
      <w:proofErr w:type="spellEnd"/>
      <w:r>
        <w:rPr>
          <w:lang w:val="en-US"/>
        </w:rPr>
        <w:t xml:space="preserve"> </w:t>
      </w:r>
      <w:proofErr w:type="spellStart"/>
      <w:r>
        <w:rPr>
          <w:lang w:val="en-US"/>
        </w:rPr>
        <w:t>zbog</w:t>
      </w:r>
      <w:proofErr w:type="spellEnd"/>
      <w:r>
        <w:rPr>
          <w:lang w:val="en-US"/>
        </w:rPr>
        <w:t xml:space="preserve"> </w:t>
      </w:r>
      <w:proofErr w:type="spellStart"/>
      <w:r>
        <w:rPr>
          <w:lang w:val="en-US"/>
        </w:rPr>
        <w:t>onih</w:t>
      </w:r>
      <w:proofErr w:type="spellEnd"/>
      <w:r>
        <w:rPr>
          <w:lang w:val="en-US"/>
        </w:rPr>
        <w:t xml:space="preserve"> </w:t>
      </w:r>
      <w:proofErr w:type="spellStart"/>
      <w:r>
        <w:rPr>
          <w:lang w:val="en-US"/>
        </w:rPr>
        <w:t>ce</w:t>
      </w:r>
      <w:proofErr w:type="spellEnd"/>
      <w:r>
        <w:rPr>
          <w:lang w:val="en-US"/>
        </w:rPr>
        <w:t xml:space="preserve"> </w:t>
      </w:r>
      <w:proofErr w:type="spellStart"/>
      <w:r>
        <w:rPr>
          <w:lang w:val="en-US"/>
        </w:rPr>
        <w:t>procitati</w:t>
      </w:r>
      <w:proofErr w:type="spellEnd"/>
      <w:r>
        <w:rPr>
          <w:lang w:val="en-US"/>
        </w:rPr>
        <w:t xml:space="preserve"> </w:t>
      </w:r>
      <w:proofErr w:type="spellStart"/>
      <w:r>
        <w:rPr>
          <w:lang w:val="en-US"/>
        </w:rPr>
        <w:t>samo</w:t>
      </w:r>
      <w:proofErr w:type="spellEnd"/>
      <w:r>
        <w:rPr>
          <w:lang w:val="en-US"/>
        </w:rPr>
        <w:t xml:space="preserve"> </w:t>
      </w:r>
      <w:proofErr w:type="spellStart"/>
      <w:r>
        <w:rPr>
          <w:lang w:val="en-US"/>
        </w:rPr>
        <w:t>zakljucak</w:t>
      </w:r>
      <w:proofErr w:type="spellEnd"/>
      <w:r>
        <w:rPr>
          <w:lang w:val="en-US"/>
        </w:rPr>
        <w:t>.</w:t>
      </w:r>
    </w:p>
  </w:comment>
  <w:comment w:id="125" w:author="Aleksa Arsic" w:date="2020-08-11T13:02:00Z" w:initials="AA">
    <w:p w14:paraId="13FDCF04" w14:textId="0AFB936A" w:rsidR="00575F6C" w:rsidRDefault="00575F6C">
      <w:pPr>
        <w:pStyle w:val="CommentText"/>
      </w:pPr>
      <w:r>
        <w:rPr>
          <w:rStyle w:val="CommentReference"/>
        </w:rPr>
        <w:annotationRef/>
      </w:r>
    </w:p>
  </w:comment>
  <w:comment w:id="126" w:author="Aleksa Arsic" w:date="2020-08-11T13:02:00Z" w:initials="AA">
    <w:p w14:paraId="7F196D4C" w14:textId="7FFD0109" w:rsidR="00575F6C" w:rsidRDefault="00575F6C">
      <w:pPr>
        <w:pStyle w:val="CommentText"/>
      </w:pPr>
      <w:r>
        <w:rPr>
          <w:rStyle w:val="CommentReference"/>
        </w:rPr>
        <w:annotationRef/>
      </w:r>
      <w:r>
        <w:t>Додато да су генерисани</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6298EB" w15:done="1"/>
  <w15:commentEx w15:paraId="0465A682" w15:done="0"/>
  <w15:commentEx w15:paraId="235F56DC" w15:done="0"/>
  <w15:commentEx w15:paraId="7A5C7456" w15:done="1"/>
  <w15:commentEx w15:paraId="2FD55996" w15:done="1"/>
  <w15:commentEx w15:paraId="67831FD3" w15:done="1"/>
  <w15:commentEx w15:paraId="171B3C81" w15:done="1"/>
  <w15:commentEx w15:paraId="13FDCF04" w15:paraIdParent="171B3C81" w15:done="1"/>
  <w15:commentEx w15:paraId="7F196D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1BDF" w16cex:dateUtc="2020-08-11T11:30:00Z"/>
  <w16cex:commentExtensible w16cex:durableId="22DD1643" w16cex:dateUtc="2020-08-11T11:06:00Z"/>
  <w16cex:commentExtensible w16cex:durableId="22C314E3" w16cex:dateUtc="2020-07-22T17:41:00Z"/>
  <w16cex:commentExtensible w16cex:durableId="22DD156B" w16cex:dateUtc="2020-08-11T11:02:00Z"/>
  <w16cex:commentExtensible w16cex:durableId="22DD157D" w16cex:dateUtc="2020-08-11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6298EB" w16cid:durableId="22DD1404"/>
  <w16cid:commentId w16cid:paraId="0465A682" w16cid:durableId="22DD1BDF"/>
  <w16cid:commentId w16cid:paraId="235F56DC" w16cid:durableId="22DD1643"/>
  <w16cid:commentId w16cid:paraId="7A5C7456" w16cid:durableId="22C2C047"/>
  <w16cid:commentId w16cid:paraId="2FD55996" w16cid:durableId="22DD1408"/>
  <w16cid:commentId w16cid:paraId="67831FD3" w16cid:durableId="22C314E3"/>
  <w16cid:commentId w16cid:paraId="171B3C81" w16cid:durableId="22DD140A"/>
  <w16cid:commentId w16cid:paraId="13FDCF04" w16cid:durableId="22DD156B"/>
  <w16cid:commentId w16cid:paraId="7F196D4C" w16cid:durableId="22DD15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ACB781" w14:textId="77777777" w:rsidR="00164E4B" w:rsidRDefault="00164E4B" w:rsidP="00DF77BA">
      <w:pPr>
        <w:spacing w:line="240" w:lineRule="auto"/>
      </w:pPr>
      <w:r>
        <w:separator/>
      </w:r>
    </w:p>
  </w:endnote>
  <w:endnote w:type="continuationSeparator" w:id="0">
    <w:p w14:paraId="7899A22B" w14:textId="77777777" w:rsidR="00164E4B" w:rsidRDefault="00164E4B"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575F6C" w:rsidRDefault="00575F6C">
        <w:pPr>
          <w:pStyle w:val="Footer"/>
          <w:jc w:val="right"/>
        </w:pPr>
      </w:p>
    </w:sdtContent>
  </w:sdt>
  <w:p w14:paraId="7FBD637A" w14:textId="1A13038F" w:rsidR="00575F6C" w:rsidRDefault="00575F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182A83B2" w:rsidR="00575F6C" w:rsidRDefault="00575F6C">
        <w:pPr>
          <w:pStyle w:val="Footer"/>
          <w:jc w:val="right"/>
        </w:pPr>
        <w:r>
          <w:fldChar w:fldCharType="begin"/>
        </w:r>
        <w:r>
          <w:instrText xml:space="preserve"> PAGE   \* MERGEFORMAT </w:instrText>
        </w:r>
        <w:r>
          <w:fldChar w:fldCharType="separate"/>
        </w:r>
        <w:r>
          <w:rPr>
            <w:noProof/>
          </w:rPr>
          <w:t>62</w:t>
        </w:r>
        <w:r>
          <w:rPr>
            <w:noProof/>
          </w:rPr>
          <w:fldChar w:fldCharType="end"/>
        </w:r>
      </w:p>
    </w:sdtContent>
  </w:sdt>
  <w:p w14:paraId="487C7438" w14:textId="77777777" w:rsidR="00575F6C" w:rsidRDefault="00575F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93A364" w14:textId="77777777" w:rsidR="00164E4B" w:rsidRDefault="00164E4B" w:rsidP="00DF77BA">
      <w:pPr>
        <w:spacing w:line="240" w:lineRule="auto"/>
      </w:pPr>
      <w:r>
        <w:separator/>
      </w:r>
    </w:p>
  </w:footnote>
  <w:footnote w:type="continuationSeparator" w:id="0">
    <w:p w14:paraId="0818E692" w14:textId="77777777" w:rsidR="00164E4B" w:rsidRDefault="00164E4B"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575F6C" w:rsidRDefault="00575F6C"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rPr>
      <w:t>Садржај</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575F6C" w:rsidRDefault="00575F6C"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575F6C" w:rsidRDefault="00575F6C"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575F6C" w:rsidRDefault="00575F6C"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575F6C" w:rsidRDefault="00575F6C"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575F6C" w:rsidRDefault="00575F6C"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575F6C" w:rsidRDefault="00575F6C"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575F6C" w:rsidRDefault="00575F6C"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575F6C" w:rsidRDefault="00575F6C"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elibor Ilic">
    <w15:presenceInfo w15:providerId="None" w15:userId="Velibor Ilic"/>
  </w15:person>
  <w15:person w15:author="Aleksa Arsic">
    <w15:presenceInfo w15:providerId="Windows Live" w15:userId="3dd807f9fe2777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629E"/>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1921"/>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4F5"/>
    <w:rsid w:val="001606B2"/>
    <w:rsid w:val="00162E3D"/>
    <w:rsid w:val="00164E4B"/>
    <w:rsid w:val="00170623"/>
    <w:rsid w:val="00172815"/>
    <w:rsid w:val="001750D7"/>
    <w:rsid w:val="00175635"/>
    <w:rsid w:val="001867D2"/>
    <w:rsid w:val="00186C80"/>
    <w:rsid w:val="00187533"/>
    <w:rsid w:val="001925F9"/>
    <w:rsid w:val="00193E88"/>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E6385"/>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45D05"/>
    <w:rsid w:val="00253F9C"/>
    <w:rsid w:val="002605F6"/>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1D2"/>
    <w:rsid w:val="002F330C"/>
    <w:rsid w:val="002F36BA"/>
    <w:rsid w:val="002F46E6"/>
    <w:rsid w:val="002F4861"/>
    <w:rsid w:val="0030527F"/>
    <w:rsid w:val="003055B3"/>
    <w:rsid w:val="0030615F"/>
    <w:rsid w:val="00307C74"/>
    <w:rsid w:val="00311393"/>
    <w:rsid w:val="00316E27"/>
    <w:rsid w:val="0032051E"/>
    <w:rsid w:val="00330E4D"/>
    <w:rsid w:val="00332146"/>
    <w:rsid w:val="00334AA4"/>
    <w:rsid w:val="00335508"/>
    <w:rsid w:val="003370BD"/>
    <w:rsid w:val="00343A14"/>
    <w:rsid w:val="003462FE"/>
    <w:rsid w:val="003468E1"/>
    <w:rsid w:val="003504E6"/>
    <w:rsid w:val="003512F5"/>
    <w:rsid w:val="003628AB"/>
    <w:rsid w:val="00364ED7"/>
    <w:rsid w:val="003671B1"/>
    <w:rsid w:val="00381050"/>
    <w:rsid w:val="00390077"/>
    <w:rsid w:val="003A2FD4"/>
    <w:rsid w:val="003A6A06"/>
    <w:rsid w:val="003B0CF6"/>
    <w:rsid w:val="003B70B1"/>
    <w:rsid w:val="003B7172"/>
    <w:rsid w:val="003C30E8"/>
    <w:rsid w:val="003C3376"/>
    <w:rsid w:val="003C74C0"/>
    <w:rsid w:val="003D0934"/>
    <w:rsid w:val="003D17F8"/>
    <w:rsid w:val="003D223C"/>
    <w:rsid w:val="003E19E7"/>
    <w:rsid w:val="003F0F53"/>
    <w:rsid w:val="003F160A"/>
    <w:rsid w:val="003F423D"/>
    <w:rsid w:val="003F5C83"/>
    <w:rsid w:val="003F74F0"/>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773A6"/>
    <w:rsid w:val="004816DB"/>
    <w:rsid w:val="00483E17"/>
    <w:rsid w:val="00484D1E"/>
    <w:rsid w:val="004874EF"/>
    <w:rsid w:val="004906C8"/>
    <w:rsid w:val="004A2EB5"/>
    <w:rsid w:val="004A6C2A"/>
    <w:rsid w:val="004B1334"/>
    <w:rsid w:val="004B4A34"/>
    <w:rsid w:val="004B4C3A"/>
    <w:rsid w:val="004B5A7C"/>
    <w:rsid w:val="004C2E6E"/>
    <w:rsid w:val="004D2EA0"/>
    <w:rsid w:val="004D5461"/>
    <w:rsid w:val="004E4EB8"/>
    <w:rsid w:val="004E6B88"/>
    <w:rsid w:val="004E7B4E"/>
    <w:rsid w:val="004F0863"/>
    <w:rsid w:val="004F2AC2"/>
    <w:rsid w:val="004F39F5"/>
    <w:rsid w:val="004F7009"/>
    <w:rsid w:val="00503C33"/>
    <w:rsid w:val="00506E91"/>
    <w:rsid w:val="0051136A"/>
    <w:rsid w:val="005134C2"/>
    <w:rsid w:val="00516200"/>
    <w:rsid w:val="005241BE"/>
    <w:rsid w:val="0053369E"/>
    <w:rsid w:val="00540E05"/>
    <w:rsid w:val="005506E1"/>
    <w:rsid w:val="0055094C"/>
    <w:rsid w:val="005552B8"/>
    <w:rsid w:val="005568D0"/>
    <w:rsid w:val="00570531"/>
    <w:rsid w:val="00572410"/>
    <w:rsid w:val="00574BA5"/>
    <w:rsid w:val="00575F6C"/>
    <w:rsid w:val="005811F9"/>
    <w:rsid w:val="00582A8A"/>
    <w:rsid w:val="00582B24"/>
    <w:rsid w:val="00582C34"/>
    <w:rsid w:val="005838A6"/>
    <w:rsid w:val="00585086"/>
    <w:rsid w:val="00585446"/>
    <w:rsid w:val="00595414"/>
    <w:rsid w:val="005A4621"/>
    <w:rsid w:val="005A53E4"/>
    <w:rsid w:val="005A73E4"/>
    <w:rsid w:val="005B2485"/>
    <w:rsid w:val="005C1AA3"/>
    <w:rsid w:val="005C6A8C"/>
    <w:rsid w:val="005D009C"/>
    <w:rsid w:val="005D0AA3"/>
    <w:rsid w:val="005E6577"/>
    <w:rsid w:val="005E66E6"/>
    <w:rsid w:val="005E7F45"/>
    <w:rsid w:val="005F5688"/>
    <w:rsid w:val="005F678E"/>
    <w:rsid w:val="005F69DF"/>
    <w:rsid w:val="00600492"/>
    <w:rsid w:val="00604DC9"/>
    <w:rsid w:val="00605A93"/>
    <w:rsid w:val="00607CF0"/>
    <w:rsid w:val="00610539"/>
    <w:rsid w:val="00610675"/>
    <w:rsid w:val="00612309"/>
    <w:rsid w:val="00612327"/>
    <w:rsid w:val="00612613"/>
    <w:rsid w:val="0061382F"/>
    <w:rsid w:val="00615422"/>
    <w:rsid w:val="00615F16"/>
    <w:rsid w:val="0061721A"/>
    <w:rsid w:val="00623B20"/>
    <w:rsid w:val="006242F9"/>
    <w:rsid w:val="0062583A"/>
    <w:rsid w:val="00631616"/>
    <w:rsid w:val="00642953"/>
    <w:rsid w:val="00646445"/>
    <w:rsid w:val="006528E2"/>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2D0"/>
    <w:rsid w:val="00721F58"/>
    <w:rsid w:val="00724EF0"/>
    <w:rsid w:val="00726A6C"/>
    <w:rsid w:val="007322B9"/>
    <w:rsid w:val="00740806"/>
    <w:rsid w:val="007536A6"/>
    <w:rsid w:val="0075418F"/>
    <w:rsid w:val="007558B6"/>
    <w:rsid w:val="00756C40"/>
    <w:rsid w:val="00766E02"/>
    <w:rsid w:val="00767126"/>
    <w:rsid w:val="00771AFA"/>
    <w:rsid w:val="00774F2D"/>
    <w:rsid w:val="007828F8"/>
    <w:rsid w:val="00782EED"/>
    <w:rsid w:val="00794FEB"/>
    <w:rsid w:val="00795903"/>
    <w:rsid w:val="00796968"/>
    <w:rsid w:val="007A04EA"/>
    <w:rsid w:val="007A58E0"/>
    <w:rsid w:val="007A6A36"/>
    <w:rsid w:val="007A7705"/>
    <w:rsid w:val="007B35E5"/>
    <w:rsid w:val="007B37D8"/>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44C0"/>
    <w:rsid w:val="008D65BA"/>
    <w:rsid w:val="008D6EFE"/>
    <w:rsid w:val="008D713A"/>
    <w:rsid w:val="008E26B7"/>
    <w:rsid w:val="008E676A"/>
    <w:rsid w:val="008E69C7"/>
    <w:rsid w:val="008F35B6"/>
    <w:rsid w:val="008F5869"/>
    <w:rsid w:val="00903436"/>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321E"/>
    <w:rsid w:val="00A04203"/>
    <w:rsid w:val="00A057EA"/>
    <w:rsid w:val="00A11FD5"/>
    <w:rsid w:val="00A1768B"/>
    <w:rsid w:val="00A23B4B"/>
    <w:rsid w:val="00A23DE6"/>
    <w:rsid w:val="00A2701D"/>
    <w:rsid w:val="00A27D83"/>
    <w:rsid w:val="00A32510"/>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3C44"/>
    <w:rsid w:val="00AF672B"/>
    <w:rsid w:val="00B00035"/>
    <w:rsid w:val="00B01830"/>
    <w:rsid w:val="00B02831"/>
    <w:rsid w:val="00B04670"/>
    <w:rsid w:val="00B0624C"/>
    <w:rsid w:val="00B07F81"/>
    <w:rsid w:val="00B10A01"/>
    <w:rsid w:val="00B16336"/>
    <w:rsid w:val="00B21BE7"/>
    <w:rsid w:val="00B253B6"/>
    <w:rsid w:val="00B27868"/>
    <w:rsid w:val="00B316B9"/>
    <w:rsid w:val="00B350F8"/>
    <w:rsid w:val="00B36A96"/>
    <w:rsid w:val="00B41DAB"/>
    <w:rsid w:val="00B47D70"/>
    <w:rsid w:val="00B47DCC"/>
    <w:rsid w:val="00B51193"/>
    <w:rsid w:val="00B51C6A"/>
    <w:rsid w:val="00B620E0"/>
    <w:rsid w:val="00B63EDB"/>
    <w:rsid w:val="00B67999"/>
    <w:rsid w:val="00B67D42"/>
    <w:rsid w:val="00B76EA5"/>
    <w:rsid w:val="00B81953"/>
    <w:rsid w:val="00B83CA8"/>
    <w:rsid w:val="00B850E2"/>
    <w:rsid w:val="00B851E6"/>
    <w:rsid w:val="00B96AE5"/>
    <w:rsid w:val="00B97CAB"/>
    <w:rsid w:val="00BA1613"/>
    <w:rsid w:val="00BA27A8"/>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08B"/>
    <w:rsid w:val="00BF78D0"/>
    <w:rsid w:val="00C02DFC"/>
    <w:rsid w:val="00C0663E"/>
    <w:rsid w:val="00C12695"/>
    <w:rsid w:val="00C14C8A"/>
    <w:rsid w:val="00C1634B"/>
    <w:rsid w:val="00C1765B"/>
    <w:rsid w:val="00C313A5"/>
    <w:rsid w:val="00C32D3B"/>
    <w:rsid w:val="00C341A4"/>
    <w:rsid w:val="00C40893"/>
    <w:rsid w:val="00C47D46"/>
    <w:rsid w:val="00C501E2"/>
    <w:rsid w:val="00C5504E"/>
    <w:rsid w:val="00C57988"/>
    <w:rsid w:val="00C6188B"/>
    <w:rsid w:val="00C71D76"/>
    <w:rsid w:val="00C72E1E"/>
    <w:rsid w:val="00C72FD0"/>
    <w:rsid w:val="00C76636"/>
    <w:rsid w:val="00C800A2"/>
    <w:rsid w:val="00C83DC7"/>
    <w:rsid w:val="00C94B0F"/>
    <w:rsid w:val="00CA50B0"/>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0AE0"/>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26AAD"/>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D7B91"/>
    <w:rsid w:val="00DE50C3"/>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539D4"/>
    <w:rsid w:val="00E71DBF"/>
    <w:rsid w:val="00E73378"/>
    <w:rsid w:val="00E73DB0"/>
    <w:rsid w:val="00E73F41"/>
    <w:rsid w:val="00E75436"/>
    <w:rsid w:val="00E86FA3"/>
    <w:rsid w:val="00E9337D"/>
    <w:rsid w:val="00E936B1"/>
    <w:rsid w:val="00E97BCA"/>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5F9F"/>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microsoft.com/office/2011/relationships/commentsExtended" Target="commentsExtended.xml"/><Relationship Id="rId26" Type="http://schemas.openxmlformats.org/officeDocument/2006/relationships/image" Target="media/image6.png"/><Relationship Id="rId39" Type="http://schemas.openxmlformats.org/officeDocument/2006/relationships/image" Target="media/image18.png"/><Relationship Id="rId21" Type="http://schemas.openxmlformats.org/officeDocument/2006/relationships/image" Target="media/image2.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chart" Target="charts/chart5.xml"/><Relationship Id="rId50" Type="http://schemas.openxmlformats.org/officeDocument/2006/relationships/image" Target="media/image24.png"/><Relationship Id="rId55" Type="http://schemas.openxmlformats.org/officeDocument/2006/relationships/chart" Target="charts/chart9.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microsoft.com/office/2018/08/relationships/commentsExtensible" Target="commentsExtensible.xml"/><Relationship Id="rId29" Type="http://schemas.openxmlformats.org/officeDocument/2006/relationships/image" Target="media/image9.png"/><Relationship Id="rId41" Type="http://schemas.openxmlformats.org/officeDocument/2006/relationships/image" Target="media/image20.jpeg"/><Relationship Id="rId54" Type="http://schemas.openxmlformats.org/officeDocument/2006/relationships/image" Target="media/image2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1.png"/><Relationship Id="rId53" Type="http://schemas.openxmlformats.org/officeDocument/2006/relationships/image" Target="media/image25.png"/><Relationship Id="rId58"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chart" Target="charts/chart11.xml"/><Relationship Id="rId61" Type="http://schemas.openxmlformats.org/officeDocument/2006/relationships/fontTable" Target="fontTable.xml"/><Relationship Id="rId10" Type="http://schemas.openxmlformats.org/officeDocument/2006/relationships/header" Target="header2.xml"/><Relationship Id="rId19" Type="http://schemas.microsoft.com/office/2016/09/relationships/commentsIds" Target="commentsIds.xml"/><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chart" Target="charts/chart8.xml"/><Relationship Id="rId60"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chart" Target="charts/chart6.xml"/><Relationship Id="rId56"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comments" Target="comments.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2.png"/><Relationship Id="rId59" Type="http://schemas.openxmlformats.org/officeDocument/2006/relationships/header" Target="header8.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TotalTime>
  <Pages>74</Pages>
  <Words>24955</Words>
  <Characters>142244</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32</cp:revision>
  <dcterms:created xsi:type="dcterms:W3CDTF">2020-08-11T07:26:00Z</dcterms:created>
  <dcterms:modified xsi:type="dcterms:W3CDTF">2020-08-11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